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3.xml" ContentType="application/vnd.openxmlformats-officedocument.wordprocessingml.footer+xml"/>
  <Override PartName="/word/header6.xml" ContentType="application/vnd.openxmlformats-officedocument.wordprocessingml.header+xml"/>
  <Override PartName="/word/footer4.xml" ContentType="application/vnd.openxmlformats-officedocument.wordprocessingml.footer+xml"/>
  <Override PartName="/word/header7.xml" ContentType="application/vnd.openxmlformats-officedocument.wordprocessingml.header+xml"/>
  <Override PartName="/word/footer5.xml" ContentType="application/vnd.openxmlformats-officedocument.wordprocessingml.footer+xml"/>
  <Override PartName="/word/header8.xml" ContentType="application/vnd.openxmlformats-officedocument.wordprocessingml.header+xml"/>
  <Override PartName="/word/footer6.xml" ContentType="application/vnd.openxmlformats-officedocument.wordprocessingml.footer+xml"/>
  <Override PartName="/word/header9.xml" ContentType="application/vnd.openxmlformats-officedocument.wordprocessingml.header+xml"/>
  <Override PartName="/word/footer7.xml" ContentType="application/vnd.openxmlformats-officedocument.wordprocessingml.footer+xml"/>
  <Override PartName="/word/header10.xml" ContentType="application/vnd.openxmlformats-officedocument.wordprocessingml.header+xml"/>
  <Override PartName="/word/footer8.xml" ContentType="application/vnd.openxmlformats-officedocument.wordprocessingml.footer+xml"/>
  <Override PartName="/word/header11.xml" ContentType="application/vnd.openxmlformats-officedocument.wordprocessingml.header+xml"/>
  <Override PartName="/word/footer9.xml" ContentType="application/vnd.openxmlformats-officedocument.wordprocessingml.footer+xml"/>
  <Override PartName="/word/header12.xml" ContentType="application/vnd.openxmlformats-officedocument.wordprocessingml.header+xml"/>
  <Override PartName="/word/footer10.xml" ContentType="application/vnd.openxmlformats-officedocument.wordprocessingml.footer+xml"/>
  <Override PartName="/word/header13.xml" ContentType="application/vnd.openxmlformats-officedocument.wordprocessingml.header+xml"/>
  <Override PartName="/word/footer11.xml" ContentType="application/vnd.openxmlformats-officedocument.wordprocessingml.footer+xml"/>
  <Override PartName="/word/header14.xml" ContentType="application/vnd.openxmlformats-officedocument.wordprocessingml.header+xml"/>
  <Override PartName="/word/footer12.xml" ContentType="application/vnd.openxmlformats-officedocument.wordprocessingml.footer+xml"/>
  <Override PartName="/word/header1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F24AD11" w14:textId="28E2D935" w:rsidR="00264FC0" w:rsidRPr="008B1943" w:rsidRDefault="002A63BB" w:rsidP="008B1943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8B1943">
        <w:rPr>
          <w:rFonts w:ascii="Times New Roman" w:hAnsi="Times New Roman" w:cs="Times New Roman"/>
          <w:b/>
          <w:bCs/>
          <w:sz w:val="28"/>
          <w:szCs w:val="28"/>
        </w:rPr>
        <w:t>LAPORAN KULIAH KERJA PRAKTIK</w:t>
      </w:r>
    </w:p>
    <w:p w14:paraId="1335F9AF" w14:textId="5A891F0F" w:rsidR="002A63BB" w:rsidRPr="008B1943" w:rsidRDefault="00561B67" w:rsidP="008B1943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b/>
          <w:bCs/>
          <w:sz w:val="28"/>
          <w:szCs w:val="28"/>
        </w:rPr>
        <w:t xml:space="preserve">ANALISA </w:t>
      </w:r>
      <w:r w:rsidR="008B1943" w:rsidRPr="008B1943">
        <w:rPr>
          <w:rFonts w:ascii="Times New Roman" w:hAnsi="Times New Roman" w:cs="Times New Roman"/>
          <w:b/>
          <w:bCs/>
          <w:sz w:val="28"/>
          <w:szCs w:val="28"/>
        </w:rPr>
        <w:t xml:space="preserve">KEKURANGAN </w:t>
      </w:r>
      <w:r w:rsidRPr="008B1943">
        <w:rPr>
          <w:rFonts w:ascii="Times New Roman" w:hAnsi="Times New Roman" w:cs="Times New Roman"/>
          <w:b/>
          <w:bCs/>
          <w:sz w:val="28"/>
          <w:szCs w:val="28"/>
        </w:rPr>
        <w:t xml:space="preserve">SISTEM PELAYAN PASANG BARU DAN </w:t>
      </w:r>
      <w:r w:rsidR="008B1943" w:rsidRPr="008B1943">
        <w:rPr>
          <w:rFonts w:ascii="Times New Roman" w:hAnsi="Times New Roman" w:cs="Times New Roman"/>
          <w:b/>
          <w:bCs/>
          <w:sz w:val="28"/>
          <w:szCs w:val="28"/>
        </w:rPr>
        <w:t>PELAYANAN LAINNYA DI PDAM GIRI MENANG</w:t>
      </w:r>
    </w:p>
    <w:p w14:paraId="05457ACF" w14:textId="77777777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6ADDAD31" w14:textId="77777777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8FEA342" w14:textId="55850355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46D3D1B7" wp14:editId="7BE738BF">
            <wp:simplePos x="0" y="0"/>
            <wp:positionH relativeFrom="margin">
              <wp:align>center</wp:align>
            </wp:positionH>
            <wp:positionV relativeFrom="paragraph">
              <wp:posOffset>83185</wp:posOffset>
            </wp:positionV>
            <wp:extent cx="2519680" cy="2519680"/>
            <wp:effectExtent l="0" t="0" r="0" b="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o UBG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9680" cy="25196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7BFECC9" w14:textId="20FC0E3E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D2F6171" w14:textId="5DB9F8E3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28E13E7" w14:textId="5F9E4CEC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56F9E8ED" w14:textId="4C69BB37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F401522" w14:textId="28777F43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B59F2E0" w14:textId="14C7446F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B990D9F" w14:textId="79AC688C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6633B041" w14:textId="67FD8EF1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77DE530" w14:textId="53CE0EA5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314B03A" w14:textId="77777777" w:rsidR="002A63BB" w:rsidRPr="008B1943" w:rsidRDefault="002A63BB" w:rsidP="002A63B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B3267AA" w14:textId="2CCF6A81" w:rsidR="002A63BB" w:rsidRPr="00A65DA8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65DA8">
        <w:rPr>
          <w:rFonts w:ascii="Times New Roman" w:hAnsi="Times New Roman" w:cs="Times New Roman"/>
          <w:b/>
          <w:bCs/>
          <w:sz w:val="28"/>
          <w:szCs w:val="28"/>
        </w:rPr>
        <w:t>OLEH:</w:t>
      </w:r>
    </w:p>
    <w:p w14:paraId="38A4FECA" w14:textId="737A67CE" w:rsidR="002A63BB" w:rsidRPr="00A65DA8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65DA8">
        <w:rPr>
          <w:rFonts w:ascii="Times New Roman" w:hAnsi="Times New Roman" w:cs="Times New Roman"/>
          <w:b/>
          <w:bCs/>
          <w:sz w:val="28"/>
          <w:szCs w:val="28"/>
        </w:rPr>
        <w:t>MUHAMMAD RIDHO HANSYAH</w:t>
      </w:r>
    </w:p>
    <w:p w14:paraId="39ED41B9" w14:textId="70790393" w:rsidR="002A63BB" w:rsidRPr="00A65DA8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A65DA8">
        <w:rPr>
          <w:rFonts w:ascii="Times New Roman" w:hAnsi="Times New Roman" w:cs="Times New Roman"/>
          <w:b/>
          <w:bCs/>
          <w:sz w:val="28"/>
          <w:szCs w:val="28"/>
        </w:rPr>
        <w:t>1610520060</w:t>
      </w:r>
    </w:p>
    <w:p w14:paraId="6D8B18E8" w14:textId="0C477BE3" w:rsidR="002A63BB" w:rsidRPr="008B194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D6873D4" w14:textId="1B3066FB" w:rsidR="002A63BB" w:rsidRPr="008B194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AEB724B" w14:textId="258C692F" w:rsidR="002A63BB" w:rsidRPr="008B194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6AC03EC" w14:textId="601F3206" w:rsidR="002A63BB" w:rsidRPr="008B194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7CF0059" w14:textId="4B4D2CF3" w:rsidR="002A63BB" w:rsidRPr="008B194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AC23F37" w14:textId="3900121F" w:rsidR="002A63BB" w:rsidRPr="008B194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2C413BD" w14:textId="473629C1" w:rsidR="002A63BB" w:rsidRPr="008B194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3ECA0C4" w14:textId="1F9DE628" w:rsidR="002A63BB" w:rsidRPr="008B194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B1943">
        <w:rPr>
          <w:rFonts w:ascii="Times New Roman" w:hAnsi="Times New Roman" w:cs="Times New Roman"/>
          <w:b/>
          <w:bCs/>
          <w:sz w:val="24"/>
          <w:szCs w:val="24"/>
        </w:rPr>
        <w:t>PROGRAM STUDI ILMU KOMPUTER</w:t>
      </w:r>
    </w:p>
    <w:p w14:paraId="07933D3D" w14:textId="4B64D726" w:rsidR="002A63BB" w:rsidRPr="008B194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B1943">
        <w:rPr>
          <w:rFonts w:ascii="Times New Roman" w:hAnsi="Times New Roman" w:cs="Times New Roman"/>
          <w:b/>
          <w:bCs/>
          <w:sz w:val="24"/>
          <w:szCs w:val="24"/>
        </w:rPr>
        <w:t>FAKULTAS TEKNIK DAN KESEHATAN</w:t>
      </w:r>
    </w:p>
    <w:p w14:paraId="769EA06C" w14:textId="7773F165" w:rsidR="002A63BB" w:rsidRPr="008B194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B1943">
        <w:rPr>
          <w:rFonts w:ascii="Times New Roman" w:hAnsi="Times New Roman" w:cs="Times New Roman"/>
          <w:b/>
          <w:bCs/>
          <w:sz w:val="24"/>
          <w:szCs w:val="24"/>
        </w:rPr>
        <w:t>UNIVERSITAS BUMIGORA</w:t>
      </w:r>
    </w:p>
    <w:p w14:paraId="5092E1F7" w14:textId="77777777" w:rsidR="002A63BB" w:rsidRPr="008B194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B1943">
        <w:rPr>
          <w:rFonts w:ascii="Times New Roman" w:hAnsi="Times New Roman" w:cs="Times New Roman"/>
          <w:b/>
          <w:bCs/>
          <w:sz w:val="24"/>
          <w:szCs w:val="24"/>
        </w:rPr>
        <w:t xml:space="preserve">MATARAM </w:t>
      </w:r>
    </w:p>
    <w:p w14:paraId="75EADFCB" w14:textId="1E6D0F60" w:rsidR="002A63BB" w:rsidRPr="008B1943" w:rsidRDefault="002A63BB" w:rsidP="00085851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B1943">
        <w:rPr>
          <w:rFonts w:ascii="Times New Roman" w:hAnsi="Times New Roman" w:cs="Times New Roman"/>
          <w:b/>
          <w:bCs/>
          <w:sz w:val="24"/>
          <w:szCs w:val="24"/>
        </w:rPr>
        <w:t>2019</w:t>
      </w:r>
    </w:p>
    <w:p w14:paraId="2EBC8A0E" w14:textId="77777777" w:rsidR="00085851" w:rsidRPr="008B1943" w:rsidRDefault="00085851" w:rsidP="002A63BB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  <w:sectPr w:rsidR="00085851" w:rsidRPr="008B1943" w:rsidSect="008B1943">
          <w:footerReference w:type="default" r:id="rId9"/>
          <w:headerReference w:type="first" r:id="rId10"/>
          <w:pgSz w:w="12240" w:h="15840" w:code="1"/>
          <w:pgMar w:top="2268" w:right="1701" w:bottom="1701" w:left="2268" w:header="709" w:footer="709" w:gutter="0"/>
          <w:cols w:space="708"/>
          <w:docGrid w:linePitch="360"/>
        </w:sectPr>
      </w:pPr>
    </w:p>
    <w:p w14:paraId="485B383B" w14:textId="0388B60C" w:rsidR="002A63BB" w:rsidRPr="004962F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4962F3">
        <w:rPr>
          <w:rFonts w:ascii="Times New Roman" w:hAnsi="Times New Roman" w:cs="Times New Roman"/>
          <w:b/>
          <w:bCs/>
          <w:sz w:val="28"/>
          <w:szCs w:val="28"/>
        </w:rPr>
        <w:lastRenderedPageBreak/>
        <w:t>LEMBAR PENGESAHAN</w:t>
      </w:r>
    </w:p>
    <w:p w14:paraId="3905AE63" w14:textId="29FFD8FE" w:rsidR="002A63BB" w:rsidRPr="004962F3" w:rsidRDefault="002A63BB" w:rsidP="002A63BB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5734579F" w14:textId="073A57DA" w:rsidR="002A63BB" w:rsidRPr="008B1943" w:rsidRDefault="005765CE" w:rsidP="002A63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>NAMA</w:t>
      </w:r>
      <w:r w:rsidRPr="008B1943">
        <w:rPr>
          <w:rFonts w:ascii="Times New Roman" w:hAnsi="Times New Roman" w:cs="Times New Roman"/>
          <w:sz w:val="24"/>
          <w:szCs w:val="24"/>
        </w:rPr>
        <w:tab/>
      </w:r>
      <w:r w:rsidRPr="008B1943">
        <w:rPr>
          <w:rFonts w:ascii="Times New Roman" w:hAnsi="Times New Roman" w:cs="Times New Roman"/>
          <w:sz w:val="24"/>
          <w:szCs w:val="24"/>
        </w:rPr>
        <w:tab/>
        <w:t>: MUHAMMAD RIDHO HANSYAH</w:t>
      </w:r>
    </w:p>
    <w:p w14:paraId="4F689C0E" w14:textId="60BE54B6" w:rsidR="002A63BB" w:rsidRPr="008B1943" w:rsidRDefault="005765CE" w:rsidP="002A63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>NIM</w:t>
      </w:r>
      <w:r w:rsidRPr="008B1943">
        <w:rPr>
          <w:rFonts w:ascii="Times New Roman" w:hAnsi="Times New Roman" w:cs="Times New Roman"/>
          <w:sz w:val="24"/>
          <w:szCs w:val="24"/>
        </w:rPr>
        <w:tab/>
      </w:r>
      <w:r w:rsidRPr="008B1943">
        <w:rPr>
          <w:rFonts w:ascii="Times New Roman" w:hAnsi="Times New Roman" w:cs="Times New Roman"/>
          <w:sz w:val="24"/>
          <w:szCs w:val="24"/>
        </w:rPr>
        <w:tab/>
      </w:r>
      <w:r w:rsidRPr="008B1943">
        <w:rPr>
          <w:rFonts w:ascii="Times New Roman" w:hAnsi="Times New Roman" w:cs="Times New Roman"/>
          <w:sz w:val="24"/>
          <w:szCs w:val="24"/>
        </w:rPr>
        <w:tab/>
        <w:t>: 1610520060</w:t>
      </w:r>
    </w:p>
    <w:p w14:paraId="71E9CD0C" w14:textId="16C3B249" w:rsidR="002A63BB" w:rsidRDefault="005765CE" w:rsidP="002A63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>PROGRAM STUDI</w:t>
      </w:r>
      <w:r w:rsidRPr="008B1943">
        <w:rPr>
          <w:rFonts w:ascii="Times New Roman" w:hAnsi="Times New Roman" w:cs="Times New Roman"/>
          <w:sz w:val="24"/>
          <w:szCs w:val="24"/>
        </w:rPr>
        <w:tab/>
        <w:t>: ILMU KOMPUTER</w:t>
      </w:r>
    </w:p>
    <w:p w14:paraId="2055C66E" w14:textId="1EACDA0F" w:rsidR="008A59F4" w:rsidRPr="008B1943" w:rsidRDefault="005765CE" w:rsidP="002A63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AKULTAS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TEKNIK DAN KESEHATAN</w:t>
      </w:r>
    </w:p>
    <w:p w14:paraId="729730FD" w14:textId="04C83502" w:rsidR="002A63BB" w:rsidRPr="008B1943" w:rsidRDefault="005765CE" w:rsidP="002A63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>JENJANG</w:t>
      </w:r>
      <w:r w:rsidRPr="008B1943">
        <w:rPr>
          <w:rFonts w:ascii="Times New Roman" w:hAnsi="Times New Roman" w:cs="Times New Roman"/>
          <w:sz w:val="24"/>
          <w:szCs w:val="24"/>
        </w:rPr>
        <w:tab/>
      </w:r>
      <w:r w:rsidRPr="008B1943">
        <w:rPr>
          <w:rFonts w:ascii="Times New Roman" w:hAnsi="Times New Roman" w:cs="Times New Roman"/>
          <w:sz w:val="24"/>
          <w:szCs w:val="24"/>
        </w:rPr>
        <w:tab/>
        <w:t>: STRATA SATU (S1)</w:t>
      </w:r>
    </w:p>
    <w:p w14:paraId="40937D71" w14:textId="48BB4A5B" w:rsidR="002A63BB" w:rsidRPr="008B1943" w:rsidRDefault="005765CE" w:rsidP="002A63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KASI</w:t>
      </w:r>
      <w:r w:rsidRPr="008B1943">
        <w:rPr>
          <w:rFonts w:ascii="Times New Roman" w:hAnsi="Times New Roman" w:cs="Times New Roman"/>
          <w:sz w:val="24"/>
          <w:szCs w:val="24"/>
        </w:rPr>
        <w:t xml:space="preserve"> KKP</w:t>
      </w:r>
      <w:r>
        <w:rPr>
          <w:rFonts w:ascii="Times New Roman" w:hAnsi="Times New Roman" w:cs="Times New Roman"/>
          <w:sz w:val="24"/>
          <w:szCs w:val="24"/>
        </w:rPr>
        <w:tab/>
      </w:r>
      <w:r w:rsidRPr="008B1943">
        <w:rPr>
          <w:rFonts w:ascii="Times New Roman" w:hAnsi="Times New Roman" w:cs="Times New Roman"/>
          <w:sz w:val="24"/>
          <w:szCs w:val="24"/>
        </w:rPr>
        <w:tab/>
        <w:t>: PDAM GIRI MENANG</w:t>
      </w:r>
    </w:p>
    <w:p w14:paraId="35F79AC5" w14:textId="292F67CC" w:rsidR="002A63BB" w:rsidRPr="008B1943" w:rsidRDefault="002A63BB" w:rsidP="002A63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AADC3C5" w14:textId="173C1B0F" w:rsidR="004F1A61" w:rsidRPr="008B1943" w:rsidRDefault="004F1A61" w:rsidP="002A63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7E6D4A7" w14:textId="6D791270" w:rsidR="004F1A61" w:rsidRPr="008B1943" w:rsidRDefault="004F1A61" w:rsidP="002A63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8C5319F" w14:textId="200D7FFF" w:rsidR="004F1A61" w:rsidRPr="008B1943" w:rsidRDefault="004F1A61" w:rsidP="002A63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0F42E4E" w14:textId="77777777" w:rsidR="004F1A61" w:rsidRPr="008B1943" w:rsidRDefault="004F1A61" w:rsidP="002A63B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3B80B58" w14:textId="724D4851" w:rsidR="002A63BB" w:rsidRPr="008B1943" w:rsidRDefault="002A63BB" w:rsidP="00836B6D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30"/>
        <w:gridCol w:w="4131"/>
      </w:tblGrid>
      <w:tr w:rsidR="002A63BB" w:rsidRPr="008B1943" w14:paraId="054C32D3" w14:textId="77777777" w:rsidTr="004F1A61">
        <w:tc>
          <w:tcPr>
            <w:tcW w:w="8261" w:type="dxa"/>
            <w:gridSpan w:val="2"/>
          </w:tcPr>
          <w:p w14:paraId="309D7F35" w14:textId="77777777" w:rsidR="002A63BB" w:rsidRPr="008B1943" w:rsidRDefault="002A63BB" w:rsidP="004F1A6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enyetujui</w:t>
            </w:r>
            <w:proofErr w:type="spellEnd"/>
          </w:p>
          <w:p w14:paraId="0EB65E4C" w14:textId="72A149EA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A63BB" w:rsidRPr="008B1943" w14:paraId="1DAEB141" w14:textId="77777777" w:rsidTr="004F1A61">
        <w:tc>
          <w:tcPr>
            <w:tcW w:w="4130" w:type="dxa"/>
          </w:tcPr>
          <w:p w14:paraId="57467861" w14:textId="062989D3" w:rsidR="002A63BB" w:rsidRPr="008B1943" w:rsidRDefault="002A63BB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Pembimbing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  <w:tc>
          <w:tcPr>
            <w:tcW w:w="4131" w:type="dxa"/>
          </w:tcPr>
          <w:p w14:paraId="45851620" w14:textId="736F0BED" w:rsidR="002A63BB" w:rsidRPr="008B1943" w:rsidRDefault="002A63BB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Pendamping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</w:tr>
      <w:tr w:rsidR="002A63BB" w:rsidRPr="008B1943" w14:paraId="083A0A3D" w14:textId="77777777" w:rsidTr="004F1A61">
        <w:tc>
          <w:tcPr>
            <w:tcW w:w="4130" w:type="dxa"/>
          </w:tcPr>
          <w:p w14:paraId="33A74D4D" w14:textId="77777777" w:rsidR="002A63BB" w:rsidRPr="008B1943" w:rsidRDefault="002A63BB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70E07D1" w14:textId="77777777" w:rsidR="00836B6D" w:rsidRPr="008B1943" w:rsidRDefault="00836B6D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FE9FDE5" w14:textId="2525EEFE" w:rsidR="00836B6D" w:rsidRPr="008B1943" w:rsidRDefault="00836B6D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B4E5ED7" w14:textId="77777777" w:rsidR="004F1A61" w:rsidRPr="008B1943" w:rsidRDefault="004F1A61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1D2C61B" w14:textId="3EBE0592" w:rsidR="00836B6D" w:rsidRPr="008B1943" w:rsidRDefault="00836B6D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31" w:type="dxa"/>
          </w:tcPr>
          <w:p w14:paraId="1E06DC31" w14:textId="77777777" w:rsidR="002A63BB" w:rsidRPr="008B1943" w:rsidRDefault="002A63BB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A63BB" w:rsidRPr="008B1943" w14:paraId="2E6ECB4A" w14:textId="77777777" w:rsidTr="004F1A61">
        <w:tc>
          <w:tcPr>
            <w:tcW w:w="4130" w:type="dxa"/>
          </w:tcPr>
          <w:p w14:paraId="35A76FBF" w14:textId="6EF3D3FF" w:rsidR="002A63BB" w:rsidRPr="008B1943" w:rsidRDefault="004F1A61" w:rsidP="004F1A6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</w:pPr>
            <w:proofErr w:type="spellStart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>Kartarina</w:t>
            </w:r>
            <w:proofErr w:type="spellEnd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 xml:space="preserve">, </w:t>
            </w:r>
            <w:proofErr w:type="spellStart"/>
            <w:proofErr w:type="gramStart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>M.Kom</w:t>
            </w:r>
            <w:proofErr w:type="spellEnd"/>
            <w:proofErr w:type="gramEnd"/>
          </w:p>
        </w:tc>
        <w:tc>
          <w:tcPr>
            <w:tcW w:w="4131" w:type="dxa"/>
          </w:tcPr>
          <w:p w14:paraId="7376C4F4" w14:textId="4F81BCAB" w:rsidR="002A63BB" w:rsidRPr="008B1943" w:rsidRDefault="008B1943" w:rsidP="004F1A6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</w:pPr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 xml:space="preserve">Andi </w:t>
            </w:r>
            <w:proofErr w:type="spellStart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>Fajar</w:t>
            </w:r>
            <w:proofErr w:type="spellEnd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>Nugraha</w:t>
            </w:r>
            <w:proofErr w:type="spellEnd"/>
          </w:p>
        </w:tc>
      </w:tr>
      <w:tr w:rsidR="002A63BB" w:rsidRPr="008B1943" w14:paraId="30112F26" w14:textId="77777777" w:rsidTr="004F1A61">
        <w:tc>
          <w:tcPr>
            <w:tcW w:w="4130" w:type="dxa"/>
          </w:tcPr>
          <w:p w14:paraId="6B799917" w14:textId="5E1B1159" w:rsidR="002A63BB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NIK. 10.6.132</w:t>
            </w:r>
          </w:p>
        </w:tc>
        <w:tc>
          <w:tcPr>
            <w:tcW w:w="4131" w:type="dxa"/>
          </w:tcPr>
          <w:p w14:paraId="32F304F0" w14:textId="6116A1E6" w:rsidR="002A63BB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NI</w:t>
            </w:r>
            <w:r w:rsidR="008B1943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8B1943"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2016.04.331</w:t>
            </w:r>
          </w:p>
        </w:tc>
      </w:tr>
      <w:tr w:rsidR="004F1A61" w:rsidRPr="008B1943" w14:paraId="03AC6F62" w14:textId="77777777" w:rsidTr="004F1A61">
        <w:tc>
          <w:tcPr>
            <w:tcW w:w="8261" w:type="dxa"/>
            <w:gridSpan w:val="2"/>
          </w:tcPr>
          <w:p w14:paraId="5DDE033F" w14:textId="77777777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004EFE6" w14:textId="387439E6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Mengetahui</w:t>
            </w:r>
            <w:proofErr w:type="spellEnd"/>
          </w:p>
          <w:p w14:paraId="39F795F1" w14:textId="77777777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35E4C92" w14:textId="15495968" w:rsidR="00CB284A" w:rsidRPr="008B1943" w:rsidRDefault="00CB284A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F1A61" w:rsidRPr="008B1943" w14:paraId="46E4FC15" w14:textId="77777777" w:rsidTr="004F1A61">
        <w:tc>
          <w:tcPr>
            <w:tcW w:w="4130" w:type="dxa"/>
          </w:tcPr>
          <w:p w14:paraId="6F6CBF67" w14:textId="77777777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Ketua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Program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Studi</w:t>
            </w:r>
            <w:proofErr w:type="spellEnd"/>
          </w:p>
          <w:p w14:paraId="0939BD46" w14:textId="7A8F0899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S1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Ilmu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Komputer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  <w:tc>
          <w:tcPr>
            <w:tcW w:w="4131" w:type="dxa"/>
          </w:tcPr>
          <w:p w14:paraId="5E0A3BE9" w14:textId="77777777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Kepala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Bagian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IT</w:t>
            </w:r>
          </w:p>
          <w:p w14:paraId="071EE287" w14:textId="7FECE7AF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PDAM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Gir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Menang</w:t>
            </w:r>
            <w:proofErr w:type="spellEnd"/>
          </w:p>
        </w:tc>
      </w:tr>
      <w:tr w:rsidR="004F1A61" w:rsidRPr="008B1943" w14:paraId="45714C8A" w14:textId="77777777" w:rsidTr="004F1A61">
        <w:tc>
          <w:tcPr>
            <w:tcW w:w="4130" w:type="dxa"/>
          </w:tcPr>
          <w:p w14:paraId="7BAED523" w14:textId="77777777" w:rsidR="004F1A61" w:rsidRPr="008B1943" w:rsidRDefault="004F1A61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FDB7415" w14:textId="48992C68" w:rsidR="004F1A61" w:rsidRPr="008B1943" w:rsidRDefault="004F1A61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7496481" w14:textId="77777777" w:rsidR="004F1A61" w:rsidRPr="008B1943" w:rsidRDefault="004F1A61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3308A7A" w14:textId="77777777" w:rsidR="004F1A61" w:rsidRPr="008B1943" w:rsidRDefault="004F1A61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9A77D75" w14:textId="61011FDF" w:rsidR="004F1A61" w:rsidRPr="008B1943" w:rsidRDefault="004F1A61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131" w:type="dxa"/>
          </w:tcPr>
          <w:p w14:paraId="0984C474" w14:textId="77777777" w:rsidR="004F1A61" w:rsidRPr="008B1943" w:rsidRDefault="004F1A61" w:rsidP="002A63BB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F1A61" w:rsidRPr="008B1943" w14:paraId="48C15398" w14:textId="77777777" w:rsidTr="004F1A61">
        <w:tc>
          <w:tcPr>
            <w:tcW w:w="4130" w:type="dxa"/>
          </w:tcPr>
          <w:p w14:paraId="26921F07" w14:textId="6301EFCB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</w:pPr>
            <w:proofErr w:type="spellStart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>Heroe</w:t>
            </w:r>
            <w:proofErr w:type="spellEnd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>Santoso</w:t>
            </w:r>
            <w:proofErr w:type="spellEnd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 xml:space="preserve">, </w:t>
            </w:r>
            <w:proofErr w:type="spellStart"/>
            <w:proofErr w:type="gramStart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>M.Kom</w:t>
            </w:r>
            <w:proofErr w:type="spellEnd"/>
            <w:proofErr w:type="gramEnd"/>
          </w:p>
        </w:tc>
        <w:tc>
          <w:tcPr>
            <w:tcW w:w="4131" w:type="dxa"/>
          </w:tcPr>
          <w:p w14:paraId="4EBD21AA" w14:textId="725C5C70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</w:pPr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 xml:space="preserve">Rama </w:t>
            </w:r>
            <w:proofErr w:type="spellStart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>Waskita</w:t>
            </w:r>
            <w:proofErr w:type="spellEnd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 xml:space="preserve">, </w:t>
            </w:r>
            <w:proofErr w:type="spellStart"/>
            <w:proofErr w:type="gramStart"/>
            <w:r w:rsidRPr="008B1943">
              <w:rPr>
                <w:rFonts w:ascii="Times New Roman" w:hAnsi="Times New Roman" w:cs="Times New Roman"/>
                <w:b/>
                <w:bCs/>
                <w:sz w:val="24"/>
                <w:szCs w:val="24"/>
                <w:u w:val="single"/>
              </w:rPr>
              <w:t>A.Md</w:t>
            </w:r>
            <w:proofErr w:type="spellEnd"/>
            <w:proofErr w:type="gramEnd"/>
          </w:p>
        </w:tc>
      </w:tr>
      <w:tr w:rsidR="004F1A61" w:rsidRPr="008B1943" w14:paraId="66F2DEB2" w14:textId="77777777" w:rsidTr="004F1A61">
        <w:tc>
          <w:tcPr>
            <w:tcW w:w="4130" w:type="dxa"/>
          </w:tcPr>
          <w:p w14:paraId="3BB0CA15" w14:textId="61D0D734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NIK. 96.6.64</w:t>
            </w:r>
          </w:p>
        </w:tc>
        <w:tc>
          <w:tcPr>
            <w:tcW w:w="4131" w:type="dxa"/>
          </w:tcPr>
          <w:p w14:paraId="084555A2" w14:textId="490BCBCF" w:rsidR="004F1A61" w:rsidRPr="008B1943" w:rsidRDefault="004F1A61" w:rsidP="004F1A6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NIK. 99.03</w:t>
            </w:r>
            <w:r w:rsidR="008A59F4">
              <w:rPr>
                <w:rFonts w:ascii="Times New Roman" w:hAnsi="Times New Roman" w:cs="Times New Roman"/>
                <w:sz w:val="24"/>
                <w:szCs w:val="24"/>
              </w:rPr>
              <w:t>.158</w:t>
            </w:r>
          </w:p>
        </w:tc>
      </w:tr>
    </w:tbl>
    <w:p w14:paraId="19E2484A" w14:textId="0028B318" w:rsidR="00085851" w:rsidRPr="008B1943" w:rsidRDefault="00085851" w:rsidP="00085851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15091F89" w14:textId="77777777" w:rsidR="00085851" w:rsidRPr="008B1943" w:rsidRDefault="00085851" w:rsidP="0008585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  <w:sectPr w:rsidR="00085851" w:rsidRPr="008B1943" w:rsidSect="00F1233B">
          <w:headerReference w:type="default" r:id="rId11"/>
          <w:footerReference w:type="default" r:id="rId12"/>
          <w:headerReference w:type="first" r:id="rId13"/>
          <w:pgSz w:w="12240" w:h="15840" w:code="1"/>
          <w:pgMar w:top="2268" w:right="1701" w:bottom="1701" w:left="2268" w:header="709" w:footer="709" w:gutter="0"/>
          <w:cols w:space="708"/>
          <w:titlePg/>
          <w:docGrid w:linePitch="360"/>
        </w:sectPr>
      </w:pPr>
    </w:p>
    <w:p w14:paraId="3804BF3F" w14:textId="18FBF595" w:rsidR="004F1A61" w:rsidRPr="008B1943" w:rsidRDefault="004F1A61" w:rsidP="00302D36">
      <w:pPr>
        <w:pStyle w:val="Heading1"/>
      </w:pPr>
      <w:bookmarkStart w:id="0" w:name="_Toc18437277"/>
      <w:r w:rsidRPr="008B1943">
        <w:lastRenderedPageBreak/>
        <w:t xml:space="preserve">Kata </w:t>
      </w:r>
      <w:proofErr w:type="spellStart"/>
      <w:r w:rsidRPr="008B1943">
        <w:t>Pengantar</w:t>
      </w:r>
      <w:bookmarkEnd w:id="0"/>
      <w:proofErr w:type="spellEnd"/>
    </w:p>
    <w:p w14:paraId="06DCA62A" w14:textId="59DF514E" w:rsidR="004F1A61" w:rsidRPr="008B1943" w:rsidRDefault="004F1A61" w:rsidP="004F1A61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73EF214" w14:textId="6FCD0B66" w:rsidR="004F1A61" w:rsidRPr="008B1943" w:rsidRDefault="00CB284A" w:rsidP="008A2BC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llah SWT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nikm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Iman dan Isl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up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halaw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mog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rcurah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Nabi Muhammad SAW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luarga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par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hab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-Nya. Alhamdulillah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iday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680D" w:rsidRPr="008B1943">
        <w:rPr>
          <w:rFonts w:ascii="Times New Roman" w:hAnsi="Times New Roman" w:cs="Times New Roman"/>
          <w:sz w:val="24"/>
          <w:szCs w:val="24"/>
        </w:rPr>
        <w:t>in</w:t>
      </w:r>
      <w:r w:rsidRPr="008B1943">
        <w:rPr>
          <w:rFonts w:ascii="Times New Roman" w:hAnsi="Times New Roman" w:cs="Times New Roman"/>
          <w:sz w:val="24"/>
          <w:szCs w:val="24"/>
        </w:rPr>
        <w:t>ay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(KKP)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539BB9E4" w14:textId="6C6E6E09" w:rsidR="00CB284A" w:rsidRPr="008B1943" w:rsidRDefault="00CB284A" w:rsidP="008A2BC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(KKP)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01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gustu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2019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gustu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2019.</w:t>
      </w:r>
    </w:p>
    <w:p w14:paraId="63802ECD" w14:textId="4A760A75" w:rsidR="00CB284A" w:rsidRPr="008B1943" w:rsidRDefault="00CB284A" w:rsidP="008A2BC0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us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ksim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perlanca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cap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680D" w:rsidRPr="008B1943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="0006680D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680D" w:rsidRPr="008B1943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06680D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680D" w:rsidRPr="008B1943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06680D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680D" w:rsidRPr="008B1943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06680D"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6680D" w:rsidRPr="008B194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06680D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680D" w:rsidRPr="008B1943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06680D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680D" w:rsidRPr="008B1943">
        <w:rPr>
          <w:rFonts w:ascii="Times New Roman" w:hAnsi="Times New Roman" w:cs="Times New Roman"/>
          <w:sz w:val="24"/>
          <w:szCs w:val="24"/>
        </w:rPr>
        <w:t>terlaksananya</w:t>
      </w:r>
      <w:proofErr w:type="spellEnd"/>
      <w:r w:rsidR="0006680D" w:rsidRPr="008B1943">
        <w:rPr>
          <w:rFonts w:ascii="Times New Roman" w:hAnsi="Times New Roman" w:cs="Times New Roman"/>
          <w:sz w:val="24"/>
          <w:szCs w:val="24"/>
        </w:rPr>
        <w:t xml:space="preserve"> KKP:</w:t>
      </w:r>
    </w:p>
    <w:p w14:paraId="2D7BFE0D" w14:textId="6B0104C6" w:rsidR="0006680D" w:rsidRPr="008B1943" w:rsidRDefault="0006680D" w:rsidP="008A2BC0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 xml:space="preserve">Bapak Ir. Anthony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nggaraw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M.T., </w:t>
      </w:r>
      <w:proofErr w:type="spellStart"/>
      <w:proofErr w:type="gramStart"/>
      <w:r w:rsidRPr="008B1943">
        <w:rPr>
          <w:rFonts w:ascii="Times New Roman" w:hAnsi="Times New Roman" w:cs="Times New Roman"/>
          <w:sz w:val="24"/>
          <w:szCs w:val="24"/>
        </w:rPr>
        <w:t>Ph.D</w:t>
      </w:r>
      <w:proofErr w:type="spellEnd"/>
      <w:proofErr w:type="gram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Rekto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umigor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21211A84" w14:textId="3B5E7019" w:rsidR="0006680D" w:rsidRPr="008B1943" w:rsidRDefault="0006680D" w:rsidP="008A2BC0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eroe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ntoso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8B1943">
        <w:rPr>
          <w:rFonts w:ascii="Times New Roman" w:hAnsi="Times New Roman" w:cs="Times New Roman"/>
          <w:sz w:val="24"/>
          <w:szCs w:val="24"/>
        </w:rPr>
        <w:t>M.Kom</w:t>
      </w:r>
      <w:proofErr w:type="spellEnd"/>
      <w:proofErr w:type="gram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S1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umigor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30FF47F3" w14:textId="3C958CA2" w:rsidR="0006680D" w:rsidRPr="008B1943" w:rsidRDefault="0006680D" w:rsidP="008A2BC0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rtari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8B1943">
        <w:rPr>
          <w:rFonts w:ascii="Times New Roman" w:hAnsi="Times New Roman" w:cs="Times New Roman"/>
          <w:sz w:val="24"/>
          <w:szCs w:val="24"/>
        </w:rPr>
        <w:t>M.Kom</w:t>
      </w:r>
      <w:proofErr w:type="spellEnd"/>
      <w:proofErr w:type="gram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.</w:t>
      </w:r>
    </w:p>
    <w:p w14:paraId="504109E1" w14:textId="4EA38F67" w:rsidR="0006680D" w:rsidRPr="008B1943" w:rsidRDefault="0006680D" w:rsidP="008A2BC0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 xml:space="preserve">Bapak Ram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Waski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.Md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IT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dampi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Bapak </w:t>
      </w:r>
      <w:r w:rsidR="008B1943" w:rsidRPr="008B1943">
        <w:rPr>
          <w:rFonts w:ascii="Times New Roman" w:hAnsi="Times New Roman" w:cs="Times New Roman"/>
          <w:sz w:val="24"/>
          <w:szCs w:val="24"/>
        </w:rPr>
        <w:t xml:space="preserve">Andi </w:t>
      </w:r>
      <w:proofErr w:type="spellStart"/>
      <w:r w:rsidR="008B1943" w:rsidRPr="008B1943">
        <w:rPr>
          <w:rFonts w:ascii="Times New Roman" w:hAnsi="Times New Roman" w:cs="Times New Roman"/>
          <w:sz w:val="24"/>
          <w:szCs w:val="24"/>
        </w:rPr>
        <w:t>Fahar</w:t>
      </w:r>
      <w:proofErr w:type="spellEnd"/>
      <w:r w:rsidR="008B1943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1943" w:rsidRPr="008B1943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tulus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t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0CE07339" w14:textId="0F655877" w:rsidR="0006680D" w:rsidRPr="008B1943" w:rsidRDefault="0006680D" w:rsidP="008A2BC0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3DFF825B" w14:textId="76A6702C" w:rsidR="0006680D" w:rsidRPr="008B1943" w:rsidRDefault="007605A7" w:rsidP="008A2BC0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ngg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6A2A4004" w14:textId="10D0C74F" w:rsidR="007605A7" w:rsidRPr="008B1943" w:rsidRDefault="007605A7" w:rsidP="008A2BC0">
      <w:pPr>
        <w:pStyle w:val="ListParagraph"/>
        <w:numPr>
          <w:ilvl w:val="0"/>
          <w:numId w:val="1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Re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re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perjua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ngk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2016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Rizk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Ez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ld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gu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onca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zu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347AC8E3" w14:textId="20AA3B69" w:rsidR="007605A7" w:rsidRPr="008B1943" w:rsidRDefault="007605A7" w:rsidP="008A2BC0">
      <w:pPr>
        <w:spacing w:after="0" w:line="240" w:lineRule="auto"/>
        <w:ind w:left="36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mpur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riti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saran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rap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ingat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lain dan pa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dat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1E5EF9DC" w14:textId="0289978E" w:rsidR="007605A7" w:rsidRPr="008B1943" w:rsidRDefault="007605A7" w:rsidP="008A2BC0">
      <w:pPr>
        <w:spacing w:after="0"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endah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t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oho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af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rbu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senga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nga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mog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7387CD38" w14:textId="0600B76B" w:rsidR="007605A7" w:rsidRPr="008B1943" w:rsidRDefault="007605A7" w:rsidP="00BD2E17">
      <w:pPr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br w:type="page"/>
      </w:r>
    </w:p>
    <w:p w14:paraId="3348D898" w14:textId="77777777" w:rsidR="00BC7387" w:rsidRDefault="007605A7" w:rsidP="00302D36">
      <w:pPr>
        <w:pStyle w:val="Heading1"/>
      </w:pPr>
      <w:bookmarkStart w:id="1" w:name="_Toc18437278"/>
      <w:r w:rsidRPr="008B1943">
        <w:lastRenderedPageBreak/>
        <w:t>DAFTAR ISI</w:t>
      </w:r>
      <w:bookmarkEnd w:id="1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1461181521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CD2AAD2" w14:textId="69F543D6" w:rsidR="00BC7387" w:rsidRPr="003B5974" w:rsidRDefault="003B5974">
          <w:pPr>
            <w:pStyle w:val="TOCHeading"/>
            <w:rPr>
              <w:rFonts w:ascii="Times New Roman" w:hAnsi="Times New Roman" w:cs="Times New Roman"/>
              <w:b/>
              <w:bCs/>
              <w:color w:val="000000" w:themeColor="text1"/>
              <w:sz w:val="24"/>
              <w:szCs w:val="24"/>
            </w:rPr>
          </w:pPr>
          <w:r w:rsidRPr="003B5974">
            <w:rPr>
              <w:rFonts w:ascii="Times New Roman" w:hAnsi="Times New Roman" w:cs="Times New Roman"/>
              <w:b/>
              <w:bCs/>
              <w:color w:val="000000" w:themeColor="text1"/>
              <w:sz w:val="24"/>
              <w:szCs w:val="24"/>
            </w:rPr>
            <w:t>HALAMAN JUDUL</w:t>
          </w:r>
        </w:p>
        <w:p w14:paraId="0138680D" w14:textId="350FDE57" w:rsidR="003B5974" w:rsidRPr="003B5974" w:rsidRDefault="003B5974" w:rsidP="003B5974">
          <w:pPr>
            <w:spacing w:after="0"/>
            <w:rPr>
              <w:rFonts w:ascii="Times New Roman" w:hAnsi="Times New Roman" w:cs="Times New Roman"/>
              <w:b/>
              <w:bCs/>
              <w:color w:val="000000" w:themeColor="text1"/>
              <w:sz w:val="24"/>
              <w:szCs w:val="24"/>
            </w:rPr>
          </w:pPr>
          <w:r w:rsidRPr="003B5974">
            <w:rPr>
              <w:rFonts w:ascii="Times New Roman" w:hAnsi="Times New Roman" w:cs="Times New Roman"/>
              <w:b/>
              <w:bCs/>
              <w:color w:val="000000" w:themeColor="text1"/>
              <w:sz w:val="24"/>
              <w:szCs w:val="24"/>
            </w:rPr>
            <w:t>LEMBAR PENGESAHAN</w:t>
          </w:r>
        </w:p>
        <w:p w14:paraId="43F37E93" w14:textId="2224D8FD" w:rsidR="00BC7387" w:rsidRPr="00BC7387" w:rsidRDefault="00BC7387" w:rsidP="00BC7387">
          <w:pPr>
            <w:pStyle w:val="TOC1"/>
          </w:pPr>
          <w:r w:rsidRPr="00BC7387">
            <w:fldChar w:fldCharType="begin"/>
          </w:r>
          <w:r w:rsidRPr="00BC7387">
            <w:instrText xml:space="preserve"> TOC \o "1-3" \h \z \u </w:instrText>
          </w:r>
          <w:r w:rsidRPr="00BC7387">
            <w:fldChar w:fldCharType="separate"/>
          </w:r>
          <w:hyperlink w:anchor="_Toc18437277" w:history="1">
            <w:r w:rsidRPr="00BC7387">
              <w:rPr>
                <w:rStyle w:val="Hyperlink"/>
                <w:color w:val="000000" w:themeColor="text1"/>
                <w:u w:val="none"/>
              </w:rPr>
              <w:t>Kata Pengantar</w:t>
            </w:r>
            <w:r w:rsidRPr="00BC7387">
              <w:rPr>
                <w:webHidden/>
              </w:rPr>
              <w:tab/>
            </w:r>
            <w:r w:rsidRPr="00BC7387">
              <w:rPr>
                <w:webHidden/>
              </w:rPr>
              <w:fldChar w:fldCharType="begin"/>
            </w:r>
            <w:r w:rsidRPr="00BC7387">
              <w:rPr>
                <w:webHidden/>
              </w:rPr>
              <w:instrText xml:space="preserve"> PAGEREF _Toc18437277 \h </w:instrText>
            </w:r>
            <w:r w:rsidRPr="00BC7387">
              <w:rPr>
                <w:webHidden/>
              </w:rPr>
            </w:r>
            <w:r w:rsidRPr="00BC7387">
              <w:rPr>
                <w:webHidden/>
              </w:rPr>
              <w:fldChar w:fldCharType="separate"/>
            </w:r>
            <w:r w:rsidR="00132810">
              <w:rPr>
                <w:webHidden/>
              </w:rPr>
              <w:t>i</w:t>
            </w:r>
            <w:r w:rsidRPr="00BC7387">
              <w:rPr>
                <w:webHidden/>
              </w:rPr>
              <w:fldChar w:fldCharType="end"/>
            </w:r>
          </w:hyperlink>
        </w:p>
        <w:p w14:paraId="6F4B95EE" w14:textId="2F6AEC80" w:rsidR="00BC7387" w:rsidRPr="00BC7387" w:rsidRDefault="008A7C02" w:rsidP="00BC7387">
          <w:pPr>
            <w:pStyle w:val="TOC1"/>
          </w:pPr>
          <w:hyperlink w:anchor="_Toc18437278" w:history="1">
            <w:r w:rsidR="00BC7387" w:rsidRPr="00BC7387">
              <w:rPr>
                <w:rStyle w:val="Hyperlink"/>
                <w:color w:val="000000" w:themeColor="text1"/>
                <w:u w:val="none"/>
              </w:rPr>
              <w:t>DAFTAR ISI</w:t>
            </w:r>
            <w:r w:rsidR="00BC7387" w:rsidRPr="00BC7387">
              <w:rPr>
                <w:webHidden/>
              </w:rPr>
              <w:tab/>
            </w:r>
            <w:r w:rsidR="00BC7387" w:rsidRPr="00BC7387">
              <w:rPr>
                <w:webHidden/>
              </w:rPr>
              <w:fldChar w:fldCharType="begin"/>
            </w:r>
            <w:r w:rsidR="00BC7387" w:rsidRPr="00BC7387">
              <w:rPr>
                <w:webHidden/>
              </w:rPr>
              <w:instrText xml:space="preserve"> PAGEREF _Toc18437278 \h </w:instrText>
            </w:r>
            <w:r w:rsidR="00BC7387" w:rsidRPr="00BC7387">
              <w:rPr>
                <w:webHidden/>
              </w:rPr>
            </w:r>
            <w:r w:rsidR="00BC7387" w:rsidRPr="00BC7387">
              <w:rPr>
                <w:webHidden/>
              </w:rPr>
              <w:fldChar w:fldCharType="separate"/>
            </w:r>
            <w:r w:rsidR="00132810">
              <w:rPr>
                <w:webHidden/>
              </w:rPr>
              <w:t>ii</w:t>
            </w:r>
            <w:r w:rsidR="00BC7387" w:rsidRPr="00BC7387">
              <w:rPr>
                <w:webHidden/>
              </w:rPr>
              <w:fldChar w:fldCharType="end"/>
            </w:r>
          </w:hyperlink>
        </w:p>
        <w:p w14:paraId="41C3C512" w14:textId="76558CB0" w:rsidR="00BC7387" w:rsidRPr="00BC7387" w:rsidRDefault="008A7C02" w:rsidP="00BC7387">
          <w:pPr>
            <w:pStyle w:val="TOC1"/>
          </w:pPr>
          <w:hyperlink w:anchor="_Toc18437279" w:history="1">
            <w:r w:rsidR="00BC7387" w:rsidRPr="00BC7387">
              <w:rPr>
                <w:rStyle w:val="Hyperlink"/>
                <w:color w:val="000000" w:themeColor="text1"/>
                <w:u w:val="none"/>
              </w:rPr>
              <w:t>DAFTAR GAMBAR</w:t>
            </w:r>
            <w:r w:rsidR="00BC7387" w:rsidRPr="00BC7387">
              <w:rPr>
                <w:webHidden/>
              </w:rPr>
              <w:tab/>
            </w:r>
            <w:r w:rsidR="00BC7387" w:rsidRPr="00BC7387">
              <w:rPr>
                <w:webHidden/>
              </w:rPr>
              <w:fldChar w:fldCharType="begin"/>
            </w:r>
            <w:r w:rsidR="00BC7387" w:rsidRPr="00BC7387">
              <w:rPr>
                <w:webHidden/>
              </w:rPr>
              <w:instrText xml:space="preserve"> PAGEREF _Toc18437279 \h </w:instrText>
            </w:r>
            <w:r w:rsidR="00BC7387" w:rsidRPr="00BC7387">
              <w:rPr>
                <w:webHidden/>
              </w:rPr>
            </w:r>
            <w:r w:rsidR="00BC7387" w:rsidRPr="00BC7387">
              <w:rPr>
                <w:webHidden/>
              </w:rPr>
              <w:fldChar w:fldCharType="separate"/>
            </w:r>
            <w:r w:rsidR="00132810">
              <w:rPr>
                <w:webHidden/>
              </w:rPr>
              <w:t>iv</w:t>
            </w:r>
            <w:r w:rsidR="00BC7387" w:rsidRPr="00BC7387">
              <w:rPr>
                <w:webHidden/>
              </w:rPr>
              <w:fldChar w:fldCharType="end"/>
            </w:r>
          </w:hyperlink>
        </w:p>
        <w:p w14:paraId="0E6C15E3" w14:textId="553B4D6E" w:rsidR="00BC7387" w:rsidRPr="00BC7387" w:rsidRDefault="008A7C02" w:rsidP="00BC7387">
          <w:pPr>
            <w:pStyle w:val="TOC1"/>
          </w:pPr>
          <w:hyperlink w:anchor="_Toc18437280" w:history="1">
            <w:r w:rsidR="00BC7387" w:rsidRPr="00BC7387">
              <w:rPr>
                <w:rStyle w:val="Hyperlink"/>
                <w:color w:val="000000" w:themeColor="text1"/>
                <w:u w:val="none"/>
              </w:rPr>
              <w:t>DAFTAR TABEL</w:t>
            </w:r>
            <w:r w:rsidR="00BC7387" w:rsidRPr="00BC7387">
              <w:rPr>
                <w:webHidden/>
              </w:rPr>
              <w:tab/>
            </w:r>
            <w:r w:rsidR="00BC7387" w:rsidRPr="00BC7387">
              <w:rPr>
                <w:webHidden/>
              </w:rPr>
              <w:fldChar w:fldCharType="begin"/>
            </w:r>
            <w:r w:rsidR="00BC7387" w:rsidRPr="00BC7387">
              <w:rPr>
                <w:webHidden/>
              </w:rPr>
              <w:instrText xml:space="preserve"> PAGEREF _Toc18437280 \h </w:instrText>
            </w:r>
            <w:r w:rsidR="00BC7387" w:rsidRPr="00BC7387">
              <w:rPr>
                <w:webHidden/>
              </w:rPr>
            </w:r>
            <w:r w:rsidR="00BC7387" w:rsidRPr="00BC7387">
              <w:rPr>
                <w:webHidden/>
              </w:rPr>
              <w:fldChar w:fldCharType="separate"/>
            </w:r>
            <w:r w:rsidR="00132810">
              <w:rPr>
                <w:webHidden/>
              </w:rPr>
              <w:t>v</w:t>
            </w:r>
            <w:r w:rsidR="00BC7387" w:rsidRPr="00BC7387">
              <w:rPr>
                <w:webHidden/>
              </w:rPr>
              <w:fldChar w:fldCharType="end"/>
            </w:r>
          </w:hyperlink>
        </w:p>
        <w:p w14:paraId="639070D7" w14:textId="75BA4190" w:rsidR="00BC7387" w:rsidRPr="00BC7387" w:rsidRDefault="008A7C02" w:rsidP="00BC7387">
          <w:pPr>
            <w:pStyle w:val="TOC1"/>
          </w:pPr>
          <w:hyperlink w:anchor="_Toc18437281" w:history="1">
            <w:r w:rsidR="00BC7387" w:rsidRPr="00BC7387">
              <w:rPr>
                <w:rStyle w:val="Hyperlink"/>
                <w:color w:val="000000" w:themeColor="text1"/>
                <w:u w:val="none"/>
              </w:rPr>
              <w:t>DAFTAR LAMPIRAN</w:t>
            </w:r>
            <w:r w:rsidR="00BC7387" w:rsidRPr="00BC7387">
              <w:rPr>
                <w:webHidden/>
              </w:rPr>
              <w:tab/>
            </w:r>
            <w:r w:rsidR="00BC7387" w:rsidRPr="00BC7387">
              <w:rPr>
                <w:webHidden/>
              </w:rPr>
              <w:fldChar w:fldCharType="begin"/>
            </w:r>
            <w:r w:rsidR="00BC7387" w:rsidRPr="00BC7387">
              <w:rPr>
                <w:webHidden/>
              </w:rPr>
              <w:instrText xml:space="preserve"> PAGEREF _Toc18437281 \h </w:instrText>
            </w:r>
            <w:r w:rsidR="00BC7387" w:rsidRPr="00BC7387">
              <w:rPr>
                <w:webHidden/>
              </w:rPr>
            </w:r>
            <w:r w:rsidR="00BC7387" w:rsidRPr="00BC7387">
              <w:rPr>
                <w:webHidden/>
              </w:rPr>
              <w:fldChar w:fldCharType="separate"/>
            </w:r>
            <w:r w:rsidR="00132810">
              <w:rPr>
                <w:webHidden/>
              </w:rPr>
              <w:t>vi</w:t>
            </w:r>
            <w:r w:rsidR="00BC7387" w:rsidRPr="00BC7387">
              <w:rPr>
                <w:webHidden/>
              </w:rPr>
              <w:fldChar w:fldCharType="end"/>
            </w:r>
          </w:hyperlink>
        </w:p>
        <w:p w14:paraId="3745DDF8" w14:textId="09DC7B87" w:rsidR="00BC7387" w:rsidRPr="00BC7387" w:rsidRDefault="008A7C02" w:rsidP="00BC7387">
          <w:pPr>
            <w:pStyle w:val="TOC1"/>
          </w:pPr>
          <w:hyperlink w:anchor="_Toc18437282" w:history="1">
            <w:r w:rsidR="00BC7387" w:rsidRPr="00BC7387">
              <w:rPr>
                <w:rStyle w:val="Hyperlink"/>
                <w:color w:val="000000" w:themeColor="text1"/>
                <w:u w:val="none"/>
              </w:rPr>
              <w:t>BAB I PENDAHULUAN</w:t>
            </w:r>
            <w:r w:rsidR="00BC7387" w:rsidRPr="00BC7387">
              <w:rPr>
                <w:webHidden/>
              </w:rPr>
              <w:tab/>
            </w:r>
            <w:r w:rsidR="00BC7387" w:rsidRPr="00BC7387">
              <w:rPr>
                <w:webHidden/>
              </w:rPr>
              <w:fldChar w:fldCharType="begin"/>
            </w:r>
            <w:r w:rsidR="00BC7387" w:rsidRPr="00BC7387">
              <w:rPr>
                <w:webHidden/>
              </w:rPr>
              <w:instrText xml:space="preserve"> PAGEREF _Toc18437282 \h </w:instrText>
            </w:r>
            <w:r w:rsidR="00BC7387" w:rsidRPr="00BC7387">
              <w:rPr>
                <w:webHidden/>
              </w:rPr>
            </w:r>
            <w:r w:rsidR="00BC7387" w:rsidRPr="00BC7387">
              <w:rPr>
                <w:webHidden/>
              </w:rPr>
              <w:fldChar w:fldCharType="separate"/>
            </w:r>
            <w:r w:rsidR="00132810">
              <w:rPr>
                <w:webHidden/>
              </w:rPr>
              <w:t>1</w:t>
            </w:r>
            <w:r w:rsidR="00BC7387" w:rsidRPr="00BC7387">
              <w:rPr>
                <w:webHidden/>
              </w:rPr>
              <w:fldChar w:fldCharType="end"/>
            </w:r>
          </w:hyperlink>
        </w:p>
        <w:p w14:paraId="0E614239" w14:textId="235F689A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83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1.2 Definisi Kuliah Kerja Praktek (KKP)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83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2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443630FD" w14:textId="182B27CF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84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1.3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Tujuan dan Manfaat Kuliah Kerja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84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2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6E024129" w14:textId="68133DDA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85" w:history="1">
            <w:r w:rsidR="00BC7387" w:rsidRPr="00BC7387">
              <w:rPr>
                <w:rStyle w:val="Hyperlink"/>
                <w:rFonts w:ascii="Times New Roman" w:hAnsi="Times New Roman" w:cs="Times New Roman"/>
                <w:bCs/>
                <w:noProof/>
                <w:color w:val="000000" w:themeColor="text1"/>
                <w:sz w:val="24"/>
                <w:szCs w:val="24"/>
                <w:u w:val="none"/>
              </w:rPr>
              <w:t>1.3.1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bCs/>
                <w:noProof/>
                <w:color w:val="000000" w:themeColor="text1"/>
                <w:sz w:val="24"/>
                <w:szCs w:val="24"/>
                <w:u w:val="none"/>
              </w:rPr>
              <w:t>Tujuan Kuliah Kerja Praktek (KKP)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85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2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678AA745" w14:textId="2C5F2B16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86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1.3.2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Manfaat Kuliah Kerja Praktek (KKP)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86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3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4D3FF921" w14:textId="030B9C0C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87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1.4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Lokasi Kuliah Kerja Praktek (KKP)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87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3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2A453285" w14:textId="7143DA86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88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1.5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Waktu Pelaksanaan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88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3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3BAFCF64" w14:textId="0B96DB86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89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1.6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Sistematika Penulisan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89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3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62B3F635" w14:textId="33283B8E" w:rsidR="00BC7387" w:rsidRPr="00BC7387" w:rsidRDefault="008A7C02" w:rsidP="00BC7387">
          <w:pPr>
            <w:pStyle w:val="TOC1"/>
          </w:pPr>
          <w:hyperlink w:anchor="_Toc18437290" w:history="1">
            <w:r w:rsidR="00BC7387" w:rsidRPr="00BC7387">
              <w:rPr>
                <w:rStyle w:val="Hyperlink"/>
                <w:color w:val="000000" w:themeColor="text1"/>
                <w:u w:val="none"/>
              </w:rPr>
              <w:t>BAB II</w:t>
            </w:r>
            <w:r w:rsidR="00BC7387">
              <w:rPr>
                <w:rStyle w:val="Hyperlink"/>
                <w:color w:val="000000" w:themeColor="text1"/>
                <w:u w:val="none"/>
              </w:rPr>
              <w:t xml:space="preserve"> PROFIL PERUSAHAAN</w:t>
            </w:r>
            <w:r w:rsidR="00BC7387" w:rsidRPr="00BC7387">
              <w:rPr>
                <w:webHidden/>
              </w:rPr>
              <w:tab/>
            </w:r>
            <w:r w:rsidR="00BC7387" w:rsidRPr="00BC7387">
              <w:rPr>
                <w:webHidden/>
              </w:rPr>
              <w:fldChar w:fldCharType="begin"/>
            </w:r>
            <w:r w:rsidR="00BC7387" w:rsidRPr="00BC7387">
              <w:rPr>
                <w:webHidden/>
              </w:rPr>
              <w:instrText xml:space="preserve"> PAGEREF _Toc18437290 \h </w:instrText>
            </w:r>
            <w:r w:rsidR="00BC7387" w:rsidRPr="00BC7387">
              <w:rPr>
                <w:webHidden/>
              </w:rPr>
            </w:r>
            <w:r w:rsidR="00BC7387" w:rsidRPr="00BC7387">
              <w:rPr>
                <w:webHidden/>
              </w:rPr>
              <w:fldChar w:fldCharType="separate"/>
            </w:r>
            <w:r w:rsidR="00132810">
              <w:rPr>
                <w:webHidden/>
              </w:rPr>
              <w:t>5</w:t>
            </w:r>
            <w:r w:rsidR="00BC7387" w:rsidRPr="00BC7387">
              <w:rPr>
                <w:webHidden/>
              </w:rPr>
              <w:fldChar w:fldCharType="end"/>
            </w:r>
          </w:hyperlink>
        </w:p>
        <w:p w14:paraId="2CF94904" w14:textId="6A8017EA" w:rsidR="00BC7387" w:rsidRPr="00BC7387" w:rsidRDefault="008A7C02" w:rsidP="00BC7387">
          <w:pPr>
            <w:pStyle w:val="TOC2"/>
            <w:tabs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91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2.2 Visi dan Misi PDAM Giri Menang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91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6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7272D84C" w14:textId="73E3A4B6" w:rsidR="00BC7387" w:rsidRPr="00BC7387" w:rsidRDefault="008A7C02" w:rsidP="00BC7387">
          <w:pPr>
            <w:pStyle w:val="TOC3"/>
            <w:tabs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92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2.2.1 Visi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92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6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3AE0BE24" w14:textId="5D756788" w:rsidR="00BC7387" w:rsidRPr="00BC7387" w:rsidRDefault="008A7C02" w:rsidP="00BC7387">
          <w:pPr>
            <w:pStyle w:val="TOC3"/>
            <w:tabs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93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2.2.2 Misi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93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6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5AEB3F85" w14:textId="4DE3FC62" w:rsidR="00BC7387" w:rsidRPr="00BC7387" w:rsidRDefault="008A7C02" w:rsidP="00BC7387">
          <w:pPr>
            <w:pStyle w:val="TOC2"/>
            <w:tabs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94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2.3 Struktur Organisasi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94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7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0DF0C65C" w14:textId="08DA5235" w:rsidR="00BC7387" w:rsidRPr="00BC7387" w:rsidRDefault="008A7C02" w:rsidP="00BC7387">
          <w:pPr>
            <w:pStyle w:val="TOC1"/>
          </w:pPr>
          <w:hyperlink w:anchor="_Toc18437295" w:history="1">
            <w:r w:rsidR="00BC7387" w:rsidRPr="00BC7387">
              <w:rPr>
                <w:rStyle w:val="Hyperlink"/>
                <w:color w:val="000000" w:themeColor="text1"/>
                <w:u w:val="none"/>
              </w:rPr>
              <w:t>BAB III</w:t>
            </w:r>
            <w:r w:rsidR="00BC7387">
              <w:rPr>
                <w:rStyle w:val="Hyperlink"/>
                <w:color w:val="000000" w:themeColor="text1"/>
                <w:u w:val="none"/>
              </w:rPr>
              <w:t xml:space="preserve"> DESKRIPSI TUGAS</w:t>
            </w:r>
            <w:r w:rsidR="00BC7387" w:rsidRPr="00BC7387">
              <w:rPr>
                <w:webHidden/>
              </w:rPr>
              <w:tab/>
            </w:r>
            <w:r w:rsidR="00BC7387" w:rsidRPr="00BC7387">
              <w:rPr>
                <w:webHidden/>
              </w:rPr>
              <w:fldChar w:fldCharType="begin"/>
            </w:r>
            <w:r w:rsidR="00BC7387" w:rsidRPr="00BC7387">
              <w:rPr>
                <w:webHidden/>
              </w:rPr>
              <w:instrText xml:space="preserve"> PAGEREF _Toc18437295 \h </w:instrText>
            </w:r>
            <w:r w:rsidR="00BC7387" w:rsidRPr="00BC7387">
              <w:rPr>
                <w:webHidden/>
              </w:rPr>
            </w:r>
            <w:r w:rsidR="00BC7387" w:rsidRPr="00BC7387">
              <w:rPr>
                <w:webHidden/>
              </w:rPr>
              <w:fldChar w:fldCharType="separate"/>
            </w:r>
            <w:r w:rsidR="00132810">
              <w:rPr>
                <w:webHidden/>
              </w:rPr>
              <w:t>8</w:t>
            </w:r>
            <w:r w:rsidR="00BC7387" w:rsidRPr="00BC7387">
              <w:rPr>
                <w:webHidden/>
              </w:rPr>
              <w:fldChar w:fldCharType="end"/>
            </w:r>
          </w:hyperlink>
        </w:p>
        <w:p w14:paraId="68F66041" w14:textId="52848723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96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3.1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Gambaran Umum Kegiatan KKP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96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8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4ED79D97" w14:textId="7E8A2763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97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3.2 Identifikasi Masalah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97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8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40C58CFC" w14:textId="0876DD87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98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3.3 Batasan Masalah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98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9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75BE854C" w14:textId="21CB27CB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299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3.4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Uraian Tugas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299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9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290CA813" w14:textId="013B3521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00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3.4.1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Mempersiapkan dokumen dan data pendukung.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00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9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6598B74B" w14:textId="46082766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01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3.4.2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Analisa aplikasi Pelayanan.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01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9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2EBCA2A5" w14:textId="399FB325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02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3.4.3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 xml:space="preserve">Pembuatan </w:t>
            </w:r>
            <w:r w:rsidR="00BC7387" w:rsidRPr="00BC7387">
              <w:rPr>
                <w:rStyle w:val="Hyperlink"/>
                <w:rFonts w:ascii="Times New Roman" w:hAnsi="Times New Roman" w:cs="Times New Roman"/>
                <w:i/>
                <w:iCs/>
                <w:noProof/>
                <w:color w:val="000000" w:themeColor="text1"/>
                <w:sz w:val="24"/>
                <w:szCs w:val="24"/>
                <w:u w:val="none"/>
              </w:rPr>
              <w:t>Flowchart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.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02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9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15B86B16" w14:textId="5A6C4493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03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3.4.4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 xml:space="preserve">Pembuatan </w:t>
            </w:r>
            <w:r w:rsidR="00BC7387" w:rsidRPr="00BC7387">
              <w:rPr>
                <w:rStyle w:val="Hyperlink"/>
                <w:rFonts w:ascii="Times New Roman" w:hAnsi="Times New Roman" w:cs="Times New Roman"/>
                <w:i/>
                <w:iCs/>
                <w:noProof/>
                <w:color w:val="000000" w:themeColor="text1"/>
                <w:sz w:val="24"/>
                <w:szCs w:val="24"/>
                <w:u w:val="none"/>
              </w:rPr>
              <w:t>Prototype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.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03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9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5EF0E7FB" w14:textId="4E4332D9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04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3.5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Hasil Observasi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04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9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5B0082D7" w14:textId="1586A609" w:rsidR="00BC7387" w:rsidRPr="00BC7387" w:rsidRDefault="008A7C02" w:rsidP="00BC7387">
          <w:pPr>
            <w:pStyle w:val="TOC1"/>
          </w:pPr>
          <w:hyperlink w:anchor="_Toc18437305" w:history="1">
            <w:r w:rsidR="00BC7387" w:rsidRPr="00BC7387">
              <w:rPr>
                <w:rStyle w:val="Hyperlink"/>
                <w:color w:val="000000" w:themeColor="text1"/>
                <w:u w:val="none"/>
              </w:rPr>
              <w:t>BAB IV</w:t>
            </w:r>
            <w:r w:rsidR="00BC7387">
              <w:rPr>
                <w:rStyle w:val="Hyperlink"/>
                <w:color w:val="000000" w:themeColor="text1"/>
                <w:u w:val="none"/>
              </w:rPr>
              <w:t xml:space="preserve"> PAPARAN TUGAS</w:t>
            </w:r>
            <w:r w:rsidR="00BC7387" w:rsidRPr="00BC7387">
              <w:rPr>
                <w:webHidden/>
              </w:rPr>
              <w:tab/>
            </w:r>
            <w:r w:rsidR="00BC7387" w:rsidRPr="00BC7387">
              <w:rPr>
                <w:webHidden/>
              </w:rPr>
              <w:fldChar w:fldCharType="begin"/>
            </w:r>
            <w:r w:rsidR="00BC7387" w:rsidRPr="00BC7387">
              <w:rPr>
                <w:webHidden/>
              </w:rPr>
              <w:instrText xml:space="preserve"> PAGEREF _Toc18437305 \h </w:instrText>
            </w:r>
            <w:r w:rsidR="00BC7387" w:rsidRPr="00BC7387">
              <w:rPr>
                <w:webHidden/>
              </w:rPr>
            </w:r>
            <w:r w:rsidR="00BC7387" w:rsidRPr="00BC7387">
              <w:rPr>
                <w:webHidden/>
              </w:rPr>
              <w:fldChar w:fldCharType="separate"/>
            </w:r>
            <w:r w:rsidR="00132810">
              <w:rPr>
                <w:webHidden/>
              </w:rPr>
              <w:t>10</w:t>
            </w:r>
            <w:r w:rsidR="00BC7387" w:rsidRPr="00BC7387">
              <w:rPr>
                <w:webHidden/>
              </w:rPr>
              <w:fldChar w:fldCharType="end"/>
            </w:r>
          </w:hyperlink>
        </w:p>
        <w:p w14:paraId="3DA85935" w14:textId="2FFBA6EC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06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1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Analisa Sistem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06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10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7E731DB1" w14:textId="731C93C5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07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2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Flowchart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07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10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21470E88" w14:textId="70933069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08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3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Prototype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08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11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3E053B5E" w14:textId="15C3CC0C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09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4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Deskripsi Aplikasi Pasang Baru &amp; Pelayanan Lainnya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09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11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69C35552" w14:textId="6E1558C0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10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5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Analisa Aplikasi Pasang Baru &amp; Pelayanan Lainnya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10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12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05AD1245" w14:textId="01091CD9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11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5.1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Pasan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g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 xml:space="preserve"> Baru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11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12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5BA28E9F" w14:textId="1F6993B6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12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5.2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Pengaktifan Kembali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12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18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06465463" w14:textId="308EB2F1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13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5.3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Balik Nama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13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24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53201FA6" w14:textId="084847E6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14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5.4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Pindah Meter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14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25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126AFA4D" w14:textId="541EC729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15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5.5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Tangki Air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15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26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2D110B07" w14:textId="0214B4BF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16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5.6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Meter Hilang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16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29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01E0E815" w14:textId="537F0294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17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5.7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Penjualan Air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17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30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2C342D9F" w14:textId="7BE35FED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18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5.8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Pencurian Air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18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31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68C6E4E2" w14:textId="2FEB09E6" w:rsidR="00BC7387" w:rsidRPr="00BC7387" w:rsidRDefault="008A7C02" w:rsidP="00BC7387">
          <w:pPr>
            <w:pStyle w:val="TOC3"/>
            <w:tabs>
              <w:tab w:val="left" w:pos="132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19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4.5.9 Track Pelanggan Pelayanan Lainnya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19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36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3147A4D1" w14:textId="59FDBAD7" w:rsidR="00BC7387" w:rsidRPr="00BC7387" w:rsidRDefault="008A7C02" w:rsidP="00BC7387">
          <w:pPr>
            <w:pStyle w:val="TOC1"/>
          </w:pPr>
          <w:hyperlink w:anchor="_Toc18437320" w:history="1">
            <w:r w:rsidR="00BC7387" w:rsidRPr="00BC7387">
              <w:rPr>
                <w:rStyle w:val="Hyperlink"/>
                <w:color w:val="000000" w:themeColor="text1"/>
                <w:u w:val="none"/>
              </w:rPr>
              <w:t>BAB V</w:t>
            </w:r>
            <w:r w:rsidR="00BC7387">
              <w:rPr>
                <w:rStyle w:val="Hyperlink"/>
                <w:color w:val="000000" w:themeColor="text1"/>
                <w:u w:val="none"/>
              </w:rPr>
              <w:t xml:space="preserve"> KESIMPULAN</w:t>
            </w:r>
            <w:r w:rsidR="00BC7387" w:rsidRPr="00BC7387">
              <w:rPr>
                <w:webHidden/>
              </w:rPr>
              <w:tab/>
            </w:r>
            <w:r w:rsidR="00BC7387" w:rsidRPr="00BC7387">
              <w:rPr>
                <w:webHidden/>
              </w:rPr>
              <w:fldChar w:fldCharType="begin"/>
            </w:r>
            <w:r w:rsidR="00BC7387" w:rsidRPr="00BC7387">
              <w:rPr>
                <w:webHidden/>
              </w:rPr>
              <w:instrText xml:space="preserve"> PAGEREF _Toc18437320 \h </w:instrText>
            </w:r>
            <w:r w:rsidR="00BC7387" w:rsidRPr="00BC7387">
              <w:rPr>
                <w:webHidden/>
              </w:rPr>
            </w:r>
            <w:r w:rsidR="00BC7387" w:rsidRPr="00BC7387">
              <w:rPr>
                <w:webHidden/>
              </w:rPr>
              <w:fldChar w:fldCharType="separate"/>
            </w:r>
            <w:r w:rsidR="00132810">
              <w:rPr>
                <w:webHidden/>
              </w:rPr>
              <w:t>40</w:t>
            </w:r>
            <w:r w:rsidR="00BC7387" w:rsidRPr="00BC7387">
              <w:rPr>
                <w:webHidden/>
              </w:rPr>
              <w:fldChar w:fldCharType="end"/>
            </w:r>
          </w:hyperlink>
        </w:p>
        <w:p w14:paraId="248AC34A" w14:textId="6F23041B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21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5.1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Kesimpulan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21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40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7A72ADCB" w14:textId="0CD56EBE" w:rsidR="00BC7387" w:rsidRPr="00BC7387" w:rsidRDefault="008A7C02" w:rsidP="00BC7387">
          <w:pPr>
            <w:pStyle w:val="TOC2"/>
            <w:tabs>
              <w:tab w:val="left" w:pos="880"/>
              <w:tab w:val="right" w:leader="dot" w:pos="8261"/>
            </w:tabs>
            <w:spacing w:line="240" w:lineRule="auto"/>
            <w:rPr>
              <w:rFonts w:ascii="Times New Roman" w:hAnsi="Times New Roman" w:cs="Times New Roman"/>
              <w:noProof/>
              <w:color w:val="000000" w:themeColor="text1"/>
              <w:sz w:val="24"/>
              <w:szCs w:val="24"/>
            </w:rPr>
          </w:pPr>
          <w:hyperlink w:anchor="_Toc18437322" w:history="1"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5.2</w:t>
            </w:r>
            <w:r w:rsidR="00BC7387" w:rsidRPr="00BC738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 xml:space="preserve"> </w:t>
            </w:r>
            <w:r w:rsidR="00BC7387" w:rsidRPr="00BC7387">
              <w:rPr>
                <w:rStyle w:val="Hyperlink"/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u w:val="none"/>
              </w:rPr>
              <w:t>Saran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ab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begin"/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instrText xml:space="preserve"> PAGEREF _Toc18437322 \h </w:instrTex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separate"/>
            </w:r>
            <w:r w:rsidR="00132810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t>40</w:t>
            </w:r>
            <w:r w:rsidR="00BC7387" w:rsidRPr="00BC7387">
              <w:rPr>
                <w:rFonts w:ascii="Times New Roman" w:hAnsi="Times New Roman" w:cs="Times New Roman"/>
                <w:noProof/>
                <w:webHidden/>
                <w:color w:val="000000" w:themeColor="text1"/>
                <w:sz w:val="24"/>
                <w:szCs w:val="24"/>
              </w:rPr>
              <w:fldChar w:fldCharType="end"/>
            </w:r>
          </w:hyperlink>
        </w:p>
        <w:p w14:paraId="1C8242A1" w14:textId="761074CF" w:rsidR="00BC7387" w:rsidRPr="00BC7387" w:rsidRDefault="00BC7387" w:rsidP="00BC7387">
          <w:pPr>
            <w:pStyle w:val="TOC1"/>
            <w:rPr>
              <w:rStyle w:val="Hyperlink"/>
              <w:color w:val="000000" w:themeColor="text1"/>
              <w:u w:val="none"/>
            </w:rPr>
          </w:pPr>
          <w:r w:rsidRPr="00BC7387">
            <w:rPr>
              <w:rStyle w:val="Hyperlink"/>
              <w:color w:val="000000" w:themeColor="text1"/>
              <w:u w:val="none"/>
            </w:rPr>
            <w:t>DAFTAR REFERENSI</w:t>
          </w:r>
        </w:p>
        <w:p w14:paraId="705E262D" w14:textId="5E08DC10" w:rsidR="00BC7387" w:rsidRPr="00BC7387" w:rsidRDefault="00BC7387" w:rsidP="00BC7387">
          <w:pPr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</w:pPr>
          <w:r w:rsidRPr="00BC7387">
            <w:rPr>
              <w:rFonts w:ascii="Times New Roman" w:hAnsi="Times New Roman" w:cs="Times New Roman"/>
              <w:b/>
              <w:bCs/>
              <w:noProof/>
              <w:sz w:val="24"/>
              <w:szCs w:val="24"/>
            </w:rPr>
            <w:t>LAMPIRAN</w:t>
          </w:r>
        </w:p>
        <w:p w14:paraId="28F00BD0" w14:textId="4D41A738" w:rsidR="00BC7387" w:rsidRDefault="00BC7387">
          <w:r w:rsidRPr="00BC7387">
            <w:rPr>
              <w:rFonts w:ascii="Times New Roman" w:hAnsi="Times New Roman" w:cs="Times New Roman"/>
              <w:b/>
              <w:bCs/>
              <w:noProof/>
              <w:color w:val="000000" w:themeColor="text1"/>
              <w:sz w:val="24"/>
              <w:szCs w:val="24"/>
            </w:rPr>
            <w:fldChar w:fldCharType="end"/>
          </w:r>
        </w:p>
      </w:sdtContent>
    </w:sdt>
    <w:p w14:paraId="729BFC9F" w14:textId="77777777" w:rsidR="00BC7387" w:rsidRDefault="00BC7387" w:rsidP="00BC7387"/>
    <w:p w14:paraId="64894A27" w14:textId="0CAA0C06" w:rsidR="007605A7" w:rsidRPr="008B1943" w:rsidRDefault="007605A7" w:rsidP="00BC7387">
      <w:r w:rsidRPr="008B1943">
        <w:br w:type="page"/>
      </w:r>
    </w:p>
    <w:p w14:paraId="7D1E6894" w14:textId="77777777" w:rsidR="00D07EB9" w:rsidRDefault="007605A7" w:rsidP="00302D36">
      <w:pPr>
        <w:pStyle w:val="Heading1"/>
      </w:pPr>
      <w:bookmarkStart w:id="2" w:name="_Toc18437279"/>
      <w:r w:rsidRPr="008B1943">
        <w:lastRenderedPageBreak/>
        <w:t>DAFTAR GAMBAR</w:t>
      </w:r>
      <w:bookmarkEnd w:id="2"/>
    </w:p>
    <w:p w14:paraId="76C22340" w14:textId="77777777" w:rsidR="00D07EB9" w:rsidRDefault="00D07EB9" w:rsidP="00122465">
      <w:pPr>
        <w:spacing w:after="0" w:line="240" w:lineRule="auto"/>
        <w:ind w:left="360"/>
        <w:rPr>
          <w:rFonts w:ascii="Times New Roman" w:hAnsi="Times New Roman" w:cs="Times New Roman"/>
          <w:b/>
          <w:bCs/>
          <w:sz w:val="28"/>
          <w:szCs w:val="28"/>
        </w:rPr>
      </w:pPr>
    </w:p>
    <w:p w14:paraId="7BA7C10B" w14:textId="6761A90A" w:rsidR="008A7C02" w:rsidRDefault="003C4E3B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fldChar w:fldCharType="begin"/>
      </w:r>
      <w:r>
        <w:rPr>
          <w:rFonts w:ascii="Times New Roman" w:hAnsi="Times New Roman" w:cs="Times New Roman"/>
          <w:b/>
          <w:bCs/>
          <w:sz w:val="28"/>
          <w:szCs w:val="28"/>
        </w:rPr>
        <w:instrText xml:space="preserve"> TOC \h \z \c "Gambar 4" </w:instrText>
      </w:r>
      <w:r>
        <w:rPr>
          <w:rFonts w:ascii="Times New Roman" w:hAnsi="Times New Roman" w:cs="Times New Roman"/>
          <w:b/>
          <w:bCs/>
          <w:sz w:val="28"/>
          <w:szCs w:val="28"/>
        </w:rPr>
        <w:fldChar w:fldCharType="separate"/>
      </w:r>
      <w:hyperlink w:anchor="_Toc18438312" w:history="1">
        <w:r w:rsidR="008A7C02"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1 Gambar Flowchart Baru Form Pendaftaran Pasang Baru</w:t>
        </w:r>
        <w:r w:rsidR="008A7C02">
          <w:rPr>
            <w:noProof/>
            <w:webHidden/>
          </w:rPr>
          <w:tab/>
        </w:r>
        <w:r w:rsidR="008A7C02">
          <w:rPr>
            <w:noProof/>
            <w:webHidden/>
          </w:rPr>
          <w:fldChar w:fldCharType="begin"/>
        </w:r>
        <w:r w:rsidR="008A7C02">
          <w:rPr>
            <w:noProof/>
            <w:webHidden/>
          </w:rPr>
          <w:instrText xml:space="preserve"> PAGEREF _Toc18438312 \h </w:instrText>
        </w:r>
        <w:r w:rsidR="008A7C02">
          <w:rPr>
            <w:noProof/>
            <w:webHidden/>
          </w:rPr>
        </w:r>
        <w:r w:rsidR="008A7C02">
          <w:rPr>
            <w:noProof/>
            <w:webHidden/>
          </w:rPr>
          <w:fldChar w:fldCharType="separate"/>
        </w:r>
        <w:r w:rsidR="008A7C02">
          <w:rPr>
            <w:noProof/>
            <w:webHidden/>
          </w:rPr>
          <w:t>13</w:t>
        </w:r>
        <w:r w:rsidR="008A7C02">
          <w:rPr>
            <w:noProof/>
            <w:webHidden/>
          </w:rPr>
          <w:fldChar w:fldCharType="end"/>
        </w:r>
      </w:hyperlink>
    </w:p>
    <w:p w14:paraId="6DA5B8DB" w14:textId="7220CC47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13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2</w:t>
        </w:r>
        <w:r w:rsidRPr="00552E03">
          <w:rPr>
            <w:rStyle w:val="Hyperlink"/>
            <w:rFonts w:ascii="Times New Roman" w:hAnsi="Times New Roman" w:cs="Times New Roman"/>
            <w:noProof/>
          </w:rPr>
          <w:t xml:space="preserve"> </w:t>
        </w:r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Prototype Form Pendaftaran Pasang Baru “YA”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09B19F20" w14:textId="2DEB8799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14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3</w:t>
        </w:r>
        <w:r w:rsidRPr="00552E03">
          <w:rPr>
            <w:rStyle w:val="Hyperlink"/>
            <w:b/>
            <w:bCs/>
            <w:noProof/>
          </w:rPr>
          <w:t xml:space="preserve"> </w:t>
        </w:r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Prototype Form Pendafttaran Pasang Baru “TIDAK”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7E3241F3" w14:textId="7A5EC0C1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15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4 Flowchart Hapus Data Pelan</w:t>
        </w:r>
        <w:bookmarkStart w:id="3" w:name="_GoBack"/>
        <w:bookmarkEnd w:id="3"/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g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6918F160" w14:textId="584CA3C5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16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5 Flowchart Putus DO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7CF0D181" w14:textId="72C4F655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17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6 Flowchart Putus Ramp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3DA235B4" w14:textId="01F775DA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18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7 Flowchart Putus Sementar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12F30D57" w14:textId="5610BD92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19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8 Prototype Baru Pindah Met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14:paraId="11537902" w14:textId="06F97D0F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20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9 Flowchart Baru Layanan Tangki Ai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14:paraId="4A55F042" w14:textId="1D6E4389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21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10 Prototype Baru Tangki Ai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14:paraId="5DEEE619" w14:textId="313F04E8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22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11 Flowchart Baru Layanan Pencurian Ai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30FE29EB" w14:textId="2DD62D8E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23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12 Flowchart Pengaktifan Kembali namun melakukan pencurian ai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219AF83C" w14:textId="2AABBDFA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24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13 Alert Pencurian Ai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14:paraId="5131E3CC" w14:textId="1ABC083F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25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14 Prototype Baru Layanan Pencurian Ai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14:paraId="01FCE653" w14:textId="01C1D5DD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26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15 Track Pelanggan Pengaktifan Kembal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5E1CB021" w14:textId="256B4630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27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16 Track Pelanggan Balik Na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0D9DC1C1" w14:textId="5869E16E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28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17 Track Pelanggan Pindah Met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781EB278" w14:textId="0770EE60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29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18 Track Pelanggan Tangki Air (Pelanggan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4CB1AFFC" w14:textId="23834AC9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30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19 Track Pelanggan Tangki Air (Umum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57B94344" w14:textId="3847F9DD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31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20 Track Pelanggan Meter Hila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14:paraId="7956770B" w14:textId="4C81D728" w:rsidR="008A7C02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438332" w:history="1">
        <w:r w:rsidRPr="00552E03">
          <w:rPr>
            <w:rStyle w:val="Hyperlink"/>
            <w:rFonts w:ascii="Times New Roman" w:hAnsi="Times New Roman" w:cs="Times New Roman"/>
            <w:b/>
            <w:bCs/>
            <w:noProof/>
          </w:rPr>
          <w:t>Gambar 4.21 Track Pelanggan Pencurian Ai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4383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14:paraId="3830587C" w14:textId="7382CAB7" w:rsidR="008A2BC0" w:rsidRDefault="003C4E3B" w:rsidP="00D07EB9">
      <w:pPr>
        <w:spacing w:after="0" w:line="240" w:lineRule="auto"/>
        <w:ind w:left="360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fldChar w:fldCharType="end"/>
      </w:r>
      <w:r w:rsidR="008A2BC0"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0DA6F7BD" w14:textId="48DB4166" w:rsidR="00937AC7" w:rsidRDefault="008A2BC0" w:rsidP="00302D36">
      <w:pPr>
        <w:pStyle w:val="Heading1"/>
      </w:pPr>
      <w:bookmarkStart w:id="4" w:name="_Toc18437280"/>
      <w:r>
        <w:lastRenderedPageBreak/>
        <w:t>DAFTAR TABEL</w:t>
      </w:r>
      <w:bookmarkEnd w:id="4"/>
    </w:p>
    <w:p w14:paraId="06698A13" w14:textId="77777777" w:rsidR="003C4E3B" w:rsidRDefault="003C4E3B" w:rsidP="00937AC7">
      <w:pPr>
        <w:spacing w:after="0" w:line="24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</w:p>
    <w:p w14:paraId="525CB9BF" w14:textId="7416E5AE" w:rsidR="00F1233B" w:rsidRDefault="00F1233B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 TOC \h \z \c "Tabel 4."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hyperlink w:anchor="_Toc18389891" w:history="1">
        <w:r w:rsidRPr="00151059">
          <w:rPr>
            <w:rStyle w:val="Hyperlink"/>
            <w:rFonts w:ascii="Times New Roman" w:hAnsi="Times New Roman" w:cs="Times New Roman"/>
            <w:b/>
            <w:bCs/>
            <w:noProof/>
          </w:rPr>
          <w:t>Tabel 4.1 Analisa Pendaftaran Pasang Bar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3898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E27F6C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4A4EC8FA" w14:textId="0740566D" w:rsidR="00F1233B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389892" w:history="1">
        <w:r w:rsidR="00F1233B" w:rsidRPr="00151059">
          <w:rPr>
            <w:rStyle w:val="Hyperlink"/>
            <w:rFonts w:ascii="Times New Roman" w:hAnsi="Times New Roman" w:cs="Times New Roman"/>
            <w:b/>
            <w:bCs/>
            <w:noProof/>
          </w:rPr>
          <w:t>Tabel 4.2 Analisa Form Pasang Baru</w:t>
        </w:r>
        <w:r w:rsidR="00F1233B">
          <w:rPr>
            <w:noProof/>
            <w:webHidden/>
          </w:rPr>
          <w:tab/>
        </w:r>
        <w:r w:rsidR="00F1233B">
          <w:rPr>
            <w:noProof/>
            <w:webHidden/>
          </w:rPr>
          <w:fldChar w:fldCharType="begin"/>
        </w:r>
        <w:r w:rsidR="00F1233B">
          <w:rPr>
            <w:noProof/>
            <w:webHidden/>
          </w:rPr>
          <w:instrText xml:space="preserve"> PAGEREF _Toc18389892 \h </w:instrText>
        </w:r>
        <w:r w:rsidR="00F1233B">
          <w:rPr>
            <w:noProof/>
            <w:webHidden/>
          </w:rPr>
        </w:r>
        <w:r w:rsidR="00F1233B">
          <w:rPr>
            <w:noProof/>
            <w:webHidden/>
          </w:rPr>
          <w:fldChar w:fldCharType="separate"/>
        </w:r>
        <w:r w:rsidR="00E27F6C">
          <w:rPr>
            <w:noProof/>
            <w:webHidden/>
          </w:rPr>
          <w:t>16</w:t>
        </w:r>
        <w:r w:rsidR="00F1233B">
          <w:rPr>
            <w:noProof/>
            <w:webHidden/>
          </w:rPr>
          <w:fldChar w:fldCharType="end"/>
        </w:r>
      </w:hyperlink>
    </w:p>
    <w:p w14:paraId="4B80EA93" w14:textId="2BCEE665" w:rsidR="00F1233B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389893" w:history="1">
        <w:r w:rsidR="00F1233B" w:rsidRPr="00151059">
          <w:rPr>
            <w:rStyle w:val="Hyperlink"/>
            <w:rFonts w:ascii="Times New Roman" w:hAnsi="Times New Roman" w:cs="Times New Roman"/>
            <w:b/>
            <w:bCs/>
            <w:noProof/>
          </w:rPr>
          <w:t>Tabel 4.3 Analisa Pengaktifan Kembali</w:t>
        </w:r>
        <w:r w:rsidR="00F1233B">
          <w:rPr>
            <w:noProof/>
            <w:webHidden/>
          </w:rPr>
          <w:tab/>
        </w:r>
        <w:r w:rsidR="00F1233B">
          <w:rPr>
            <w:noProof/>
            <w:webHidden/>
          </w:rPr>
          <w:fldChar w:fldCharType="begin"/>
        </w:r>
        <w:r w:rsidR="00F1233B">
          <w:rPr>
            <w:noProof/>
            <w:webHidden/>
          </w:rPr>
          <w:instrText xml:space="preserve"> PAGEREF _Toc18389893 \h </w:instrText>
        </w:r>
        <w:r w:rsidR="00F1233B">
          <w:rPr>
            <w:noProof/>
            <w:webHidden/>
          </w:rPr>
        </w:r>
        <w:r w:rsidR="00F1233B">
          <w:rPr>
            <w:noProof/>
            <w:webHidden/>
          </w:rPr>
          <w:fldChar w:fldCharType="separate"/>
        </w:r>
        <w:r w:rsidR="00E27F6C">
          <w:rPr>
            <w:noProof/>
            <w:webHidden/>
          </w:rPr>
          <w:t>19</w:t>
        </w:r>
        <w:r w:rsidR="00F1233B">
          <w:rPr>
            <w:noProof/>
            <w:webHidden/>
          </w:rPr>
          <w:fldChar w:fldCharType="end"/>
        </w:r>
      </w:hyperlink>
    </w:p>
    <w:p w14:paraId="2BB3D562" w14:textId="7675A392" w:rsidR="00F1233B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389894" w:history="1">
        <w:r w:rsidR="00F1233B" w:rsidRPr="00151059">
          <w:rPr>
            <w:rStyle w:val="Hyperlink"/>
            <w:rFonts w:ascii="Times New Roman" w:hAnsi="Times New Roman" w:cs="Times New Roman"/>
            <w:b/>
            <w:bCs/>
            <w:noProof/>
          </w:rPr>
          <w:t>Tabel 4.4 Analisa Balik Nama</w:t>
        </w:r>
        <w:r w:rsidR="00F1233B">
          <w:rPr>
            <w:noProof/>
            <w:webHidden/>
          </w:rPr>
          <w:tab/>
        </w:r>
        <w:r w:rsidR="00F1233B">
          <w:rPr>
            <w:noProof/>
            <w:webHidden/>
          </w:rPr>
          <w:fldChar w:fldCharType="begin"/>
        </w:r>
        <w:r w:rsidR="00F1233B">
          <w:rPr>
            <w:noProof/>
            <w:webHidden/>
          </w:rPr>
          <w:instrText xml:space="preserve"> PAGEREF _Toc18389894 \h </w:instrText>
        </w:r>
        <w:r w:rsidR="00F1233B">
          <w:rPr>
            <w:noProof/>
            <w:webHidden/>
          </w:rPr>
        </w:r>
        <w:r w:rsidR="00F1233B">
          <w:rPr>
            <w:noProof/>
            <w:webHidden/>
          </w:rPr>
          <w:fldChar w:fldCharType="separate"/>
        </w:r>
        <w:r w:rsidR="00E27F6C">
          <w:rPr>
            <w:noProof/>
            <w:webHidden/>
          </w:rPr>
          <w:t>24</w:t>
        </w:r>
        <w:r w:rsidR="00F1233B">
          <w:rPr>
            <w:noProof/>
            <w:webHidden/>
          </w:rPr>
          <w:fldChar w:fldCharType="end"/>
        </w:r>
      </w:hyperlink>
    </w:p>
    <w:p w14:paraId="2D0DCB1F" w14:textId="3CB577FB" w:rsidR="00F1233B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389895" w:history="1">
        <w:r w:rsidR="00F1233B" w:rsidRPr="00151059">
          <w:rPr>
            <w:rStyle w:val="Hyperlink"/>
            <w:rFonts w:ascii="Times New Roman" w:hAnsi="Times New Roman" w:cs="Times New Roman"/>
            <w:b/>
            <w:bCs/>
            <w:noProof/>
          </w:rPr>
          <w:t>Tabel 4.5 Analisa Pindah Meter</w:t>
        </w:r>
        <w:r w:rsidR="00F1233B">
          <w:rPr>
            <w:noProof/>
            <w:webHidden/>
          </w:rPr>
          <w:tab/>
        </w:r>
        <w:r w:rsidR="00F1233B">
          <w:rPr>
            <w:noProof/>
            <w:webHidden/>
          </w:rPr>
          <w:fldChar w:fldCharType="begin"/>
        </w:r>
        <w:r w:rsidR="00F1233B">
          <w:rPr>
            <w:noProof/>
            <w:webHidden/>
          </w:rPr>
          <w:instrText xml:space="preserve"> PAGEREF _Toc18389895 \h </w:instrText>
        </w:r>
        <w:r w:rsidR="00F1233B">
          <w:rPr>
            <w:noProof/>
            <w:webHidden/>
          </w:rPr>
        </w:r>
        <w:r w:rsidR="00F1233B">
          <w:rPr>
            <w:noProof/>
            <w:webHidden/>
          </w:rPr>
          <w:fldChar w:fldCharType="separate"/>
        </w:r>
        <w:r w:rsidR="00E27F6C">
          <w:rPr>
            <w:noProof/>
            <w:webHidden/>
          </w:rPr>
          <w:t>26</w:t>
        </w:r>
        <w:r w:rsidR="00F1233B">
          <w:rPr>
            <w:noProof/>
            <w:webHidden/>
          </w:rPr>
          <w:fldChar w:fldCharType="end"/>
        </w:r>
      </w:hyperlink>
    </w:p>
    <w:p w14:paraId="053638C9" w14:textId="20A8A35D" w:rsidR="00F1233B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389896" w:history="1">
        <w:r w:rsidR="00F1233B" w:rsidRPr="00151059">
          <w:rPr>
            <w:rStyle w:val="Hyperlink"/>
            <w:rFonts w:ascii="Times New Roman" w:hAnsi="Times New Roman" w:cs="Times New Roman"/>
            <w:b/>
            <w:bCs/>
            <w:noProof/>
          </w:rPr>
          <w:t>Tabel 4.6 Analisa Tangki Air</w:t>
        </w:r>
        <w:r w:rsidR="00F1233B">
          <w:rPr>
            <w:noProof/>
            <w:webHidden/>
          </w:rPr>
          <w:tab/>
        </w:r>
        <w:r w:rsidR="00F1233B">
          <w:rPr>
            <w:noProof/>
            <w:webHidden/>
          </w:rPr>
          <w:fldChar w:fldCharType="begin"/>
        </w:r>
        <w:r w:rsidR="00F1233B">
          <w:rPr>
            <w:noProof/>
            <w:webHidden/>
          </w:rPr>
          <w:instrText xml:space="preserve"> PAGEREF _Toc18389896 \h </w:instrText>
        </w:r>
        <w:r w:rsidR="00F1233B">
          <w:rPr>
            <w:noProof/>
            <w:webHidden/>
          </w:rPr>
        </w:r>
        <w:r w:rsidR="00F1233B">
          <w:rPr>
            <w:noProof/>
            <w:webHidden/>
          </w:rPr>
          <w:fldChar w:fldCharType="separate"/>
        </w:r>
        <w:r w:rsidR="00E27F6C">
          <w:rPr>
            <w:noProof/>
            <w:webHidden/>
          </w:rPr>
          <w:t>27</w:t>
        </w:r>
        <w:r w:rsidR="00F1233B">
          <w:rPr>
            <w:noProof/>
            <w:webHidden/>
          </w:rPr>
          <w:fldChar w:fldCharType="end"/>
        </w:r>
      </w:hyperlink>
    </w:p>
    <w:p w14:paraId="0C2D264E" w14:textId="15A43E5A" w:rsidR="00F1233B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389897" w:history="1">
        <w:r w:rsidR="00F1233B" w:rsidRPr="00151059">
          <w:rPr>
            <w:rStyle w:val="Hyperlink"/>
            <w:rFonts w:ascii="Times New Roman" w:hAnsi="Times New Roman" w:cs="Times New Roman"/>
            <w:b/>
            <w:bCs/>
            <w:noProof/>
          </w:rPr>
          <w:t>Tabel 4.7 Analisa Tangki Air</w:t>
        </w:r>
        <w:r w:rsidR="00F1233B">
          <w:rPr>
            <w:noProof/>
            <w:webHidden/>
          </w:rPr>
          <w:tab/>
        </w:r>
        <w:r w:rsidR="00F1233B">
          <w:rPr>
            <w:noProof/>
            <w:webHidden/>
          </w:rPr>
          <w:fldChar w:fldCharType="begin"/>
        </w:r>
        <w:r w:rsidR="00F1233B">
          <w:rPr>
            <w:noProof/>
            <w:webHidden/>
          </w:rPr>
          <w:instrText xml:space="preserve"> PAGEREF _Toc18389897 \h </w:instrText>
        </w:r>
        <w:r w:rsidR="00F1233B">
          <w:rPr>
            <w:noProof/>
            <w:webHidden/>
          </w:rPr>
        </w:r>
        <w:r w:rsidR="00F1233B">
          <w:rPr>
            <w:noProof/>
            <w:webHidden/>
          </w:rPr>
          <w:fldChar w:fldCharType="separate"/>
        </w:r>
        <w:r w:rsidR="00E27F6C">
          <w:rPr>
            <w:noProof/>
            <w:webHidden/>
          </w:rPr>
          <w:t>30</w:t>
        </w:r>
        <w:r w:rsidR="00F1233B">
          <w:rPr>
            <w:noProof/>
            <w:webHidden/>
          </w:rPr>
          <w:fldChar w:fldCharType="end"/>
        </w:r>
      </w:hyperlink>
    </w:p>
    <w:p w14:paraId="3B23230D" w14:textId="1A0D2DDA" w:rsidR="00F1233B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389898" w:history="1">
        <w:r w:rsidR="00F1233B" w:rsidRPr="00151059">
          <w:rPr>
            <w:rStyle w:val="Hyperlink"/>
            <w:rFonts w:ascii="Times New Roman" w:hAnsi="Times New Roman" w:cs="Times New Roman"/>
            <w:b/>
            <w:bCs/>
            <w:noProof/>
          </w:rPr>
          <w:t>Tabel 4.8 Analisa Penjualan Air</w:t>
        </w:r>
        <w:r w:rsidR="00F1233B">
          <w:rPr>
            <w:noProof/>
            <w:webHidden/>
          </w:rPr>
          <w:tab/>
        </w:r>
        <w:r w:rsidR="00F1233B">
          <w:rPr>
            <w:noProof/>
            <w:webHidden/>
          </w:rPr>
          <w:fldChar w:fldCharType="begin"/>
        </w:r>
        <w:r w:rsidR="00F1233B">
          <w:rPr>
            <w:noProof/>
            <w:webHidden/>
          </w:rPr>
          <w:instrText xml:space="preserve"> PAGEREF _Toc18389898 \h </w:instrText>
        </w:r>
        <w:r w:rsidR="00F1233B">
          <w:rPr>
            <w:noProof/>
            <w:webHidden/>
          </w:rPr>
        </w:r>
        <w:r w:rsidR="00F1233B">
          <w:rPr>
            <w:noProof/>
            <w:webHidden/>
          </w:rPr>
          <w:fldChar w:fldCharType="separate"/>
        </w:r>
        <w:r w:rsidR="00E27F6C">
          <w:rPr>
            <w:noProof/>
            <w:webHidden/>
          </w:rPr>
          <w:t>30</w:t>
        </w:r>
        <w:r w:rsidR="00F1233B">
          <w:rPr>
            <w:noProof/>
            <w:webHidden/>
          </w:rPr>
          <w:fldChar w:fldCharType="end"/>
        </w:r>
      </w:hyperlink>
    </w:p>
    <w:p w14:paraId="4E0483B6" w14:textId="0D5C1048" w:rsidR="00F1233B" w:rsidRDefault="008A7C02">
      <w:pPr>
        <w:pStyle w:val="TableofFigures"/>
        <w:tabs>
          <w:tab w:val="right" w:leader="dot" w:pos="8261"/>
        </w:tabs>
        <w:rPr>
          <w:rFonts w:eastAsiaTheme="minorEastAsia"/>
          <w:noProof/>
          <w:lang w:val="en-ID" w:eastAsia="en-ID"/>
        </w:rPr>
      </w:pPr>
      <w:hyperlink w:anchor="_Toc18389899" w:history="1">
        <w:r w:rsidR="00F1233B" w:rsidRPr="00151059">
          <w:rPr>
            <w:rStyle w:val="Hyperlink"/>
            <w:rFonts w:ascii="Times New Roman" w:hAnsi="Times New Roman" w:cs="Times New Roman"/>
            <w:b/>
            <w:bCs/>
            <w:noProof/>
          </w:rPr>
          <w:t>Tabel 4.9 Analisa Pencurian Air</w:t>
        </w:r>
        <w:r w:rsidR="00F1233B">
          <w:rPr>
            <w:noProof/>
            <w:webHidden/>
          </w:rPr>
          <w:tab/>
        </w:r>
        <w:r w:rsidR="00F1233B">
          <w:rPr>
            <w:noProof/>
            <w:webHidden/>
          </w:rPr>
          <w:fldChar w:fldCharType="begin"/>
        </w:r>
        <w:r w:rsidR="00F1233B">
          <w:rPr>
            <w:noProof/>
            <w:webHidden/>
          </w:rPr>
          <w:instrText xml:space="preserve"> PAGEREF _Toc18389899 \h </w:instrText>
        </w:r>
        <w:r w:rsidR="00F1233B">
          <w:rPr>
            <w:noProof/>
            <w:webHidden/>
          </w:rPr>
        </w:r>
        <w:r w:rsidR="00F1233B">
          <w:rPr>
            <w:noProof/>
            <w:webHidden/>
          </w:rPr>
          <w:fldChar w:fldCharType="separate"/>
        </w:r>
        <w:r w:rsidR="00E27F6C">
          <w:rPr>
            <w:noProof/>
            <w:webHidden/>
          </w:rPr>
          <w:t>31</w:t>
        </w:r>
        <w:r w:rsidR="00F1233B">
          <w:rPr>
            <w:noProof/>
            <w:webHidden/>
          </w:rPr>
          <w:fldChar w:fldCharType="end"/>
        </w:r>
      </w:hyperlink>
    </w:p>
    <w:p w14:paraId="42FD6D37" w14:textId="3BF3779A" w:rsidR="007605A7" w:rsidRPr="008B1943" w:rsidRDefault="00F1233B" w:rsidP="00937AC7">
      <w:pPr>
        <w:spacing w:after="0" w:line="24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7605A7" w:rsidRPr="008B1943"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66BF2825" w14:textId="040C357E" w:rsidR="007605A7" w:rsidRPr="008B1943" w:rsidRDefault="007605A7" w:rsidP="00302D36">
      <w:pPr>
        <w:pStyle w:val="Heading1"/>
        <w:rPr>
          <w:sz w:val="24"/>
          <w:szCs w:val="24"/>
        </w:rPr>
      </w:pPr>
      <w:bookmarkStart w:id="5" w:name="_Toc18437281"/>
      <w:r w:rsidRPr="008B1943">
        <w:lastRenderedPageBreak/>
        <w:t>DAFTAR LAMPIRAN</w:t>
      </w:r>
      <w:bookmarkEnd w:id="5"/>
      <w:r w:rsidRPr="008B1943">
        <w:rPr>
          <w:sz w:val="24"/>
          <w:szCs w:val="24"/>
        </w:rPr>
        <w:br w:type="page"/>
      </w:r>
    </w:p>
    <w:p w14:paraId="10D571C1" w14:textId="77777777" w:rsidR="00F1233B" w:rsidRDefault="00F1233B" w:rsidP="003158B2">
      <w:pPr>
        <w:spacing w:after="0" w:line="240" w:lineRule="auto"/>
        <w:ind w:left="360"/>
        <w:jc w:val="center"/>
        <w:rPr>
          <w:rFonts w:ascii="Times New Roman" w:hAnsi="Times New Roman" w:cs="Times New Roman"/>
          <w:b/>
          <w:bCs/>
          <w:sz w:val="28"/>
          <w:szCs w:val="28"/>
        </w:rPr>
        <w:sectPr w:rsidR="00F1233B" w:rsidSect="00F1233B">
          <w:headerReference w:type="default" r:id="rId14"/>
          <w:pgSz w:w="12240" w:h="15840" w:code="1"/>
          <w:pgMar w:top="2268" w:right="1701" w:bottom="1701" w:left="2268" w:header="709" w:footer="709" w:gutter="0"/>
          <w:pgNumType w:fmt="lowerRoman" w:start="1"/>
          <w:cols w:space="708"/>
          <w:docGrid w:linePitch="360"/>
        </w:sectPr>
      </w:pPr>
    </w:p>
    <w:p w14:paraId="61B761CB" w14:textId="72CF2BEF" w:rsidR="007605A7" w:rsidRPr="008B1943" w:rsidRDefault="003158B2" w:rsidP="00302D36">
      <w:pPr>
        <w:pStyle w:val="Heading1"/>
      </w:pPr>
      <w:bookmarkStart w:id="6" w:name="_Toc18437282"/>
      <w:r w:rsidRPr="008B1943">
        <w:lastRenderedPageBreak/>
        <w:t>BAB I</w:t>
      </w:r>
      <w:bookmarkEnd w:id="6"/>
    </w:p>
    <w:p w14:paraId="78F599D9" w14:textId="5C83D8E5" w:rsidR="003158B2" w:rsidRPr="008B1943" w:rsidRDefault="003158B2" w:rsidP="003158B2">
      <w:pPr>
        <w:spacing w:after="0" w:line="240" w:lineRule="auto"/>
        <w:ind w:left="360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8B1943">
        <w:rPr>
          <w:rFonts w:ascii="Times New Roman" w:hAnsi="Times New Roman" w:cs="Times New Roman"/>
          <w:b/>
          <w:bCs/>
          <w:sz w:val="28"/>
          <w:szCs w:val="28"/>
        </w:rPr>
        <w:t>PENDAHULUAN</w:t>
      </w:r>
    </w:p>
    <w:p w14:paraId="4924B22A" w14:textId="1FD3E175" w:rsidR="003158B2" w:rsidRPr="008B1943" w:rsidRDefault="003158B2" w:rsidP="007605A7">
      <w:pPr>
        <w:spacing w:after="0" w:line="24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1E7D0412" w14:textId="73CF7D71" w:rsidR="003158B2" w:rsidRPr="008B1943" w:rsidRDefault="003158B2" w:rsidP="00BD2E17">
      <w:pPr>
        <w:pStyle w:val="ListParagraph"/>
        <w:numPr>
          <w:ilvl w:val="1"/>
          <w:numId w:val="2"/>
        </w:numPr>
        <w:spacing w:after="0" w:line="480" w:lineRule="auto"/>
        <w:ind w:left="426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Latar</w:t>
      </w:r>
      <w:proofErr w:type="spellEnd"/>
      <w:r w:rsidRPr="008B194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elakang</w:t>
      </w:r>
      <w:proofErr w:type="spellEnd"/>
    </w:p>
    <w:p w14:paraId="5E10CD3B" w14:textId="5A371096" w:rsidR="003158B2" w:rsidRPr="008B1943" w:rsidRDefault="003158B2" w:rsidP="008A2BC0">
      <w:pPr>
        <w:spacing w:after="0"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>PDAM 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erusahaan Daerah Ai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inu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unit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y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.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otamad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Indonesia.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yedi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awa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monito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eksekutif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egislatif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="00A65DA8">
        <w:rPr>
          <w:rFonts w:ascii="Times New Roman" w:hAnsi="Times New Roman" w:cs="Times New Roman"/>
          <w:sz w:val="24"/>
          <w:szCs w:val="24"/>
        </w:rPr>
        <w:t xml:space="preserve"> (PDAM </w:t>
      </w:r>
      <w:proofErr w:type="spellStart"/>
      <w:r w:rsidR="00A65DA8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="00A65D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DA8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="00A65DA8">
        <w:rPr>
          <w:rFonts w:ascii="Times New Roman" w:hAnsi="Times New Roman" w:cs="Times New Roman"/>
          <w:sz w:val="24"/>
          <w:szCs w:val="24"/>
        </w:rPr>
        <w:t>)</w:t>
      </w:r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248BEA85" w14:textId="1A55BD18" w:rsidR="005E65CE" w:rsidRPr="008B1943" w:rsidRDefault="005E65CE" w:rsidP="008A2BC0">
      <w:pPr>
        <w:spacing w:after="0"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umigor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usah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ulus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ulus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TI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depan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sai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ri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kitar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umigor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ad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(KKP)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hasisw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rj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amat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8B1943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306FBC" w:rsidRPr="008B1943">
        <w:rPr>
          <w:rFonts w:ascii="Times New Roman" w:hAnsi="Times New Roman" w:cs="Times New Roman"/>
          <w:sz w:val="24"/>
          <w:szCs w:val="24"/>
        </w:rPr>
        <w:t>.</w:t>
      </w:r>
      <w:r w:rsidR="008A59F4">
        <w:rPr>
          <w:rFonts w:ascii="Times New Roman" w:hAnsi="Times New Roman" w:cs="Times New Roman"/>
          <w:sz w:val="24"/>
          <w:szCs w:val="24"/>
        </w:rPr>
        <w:t>(</w:t>
      </w:r>
      <w:proofErr w:type="spellStart"/>
      <w:proofErr w:type="gramEnd"/>
      <w:r w:rsidR="008A59F4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Bumigora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>, 2019)</w:t>
      </w:r>
    </w:p>
    <w:p w14:paraId="1B24DEDA" w14:textId="5D15CF77" w:rsidR="00306FBC" w:rsidRDefault="00306FBC" w:rsidP="008A2BC0">
      <w:pPr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,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ot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Lombok Barat</w:t>
      </w:r>
      <w:r w:rsidR="008A59F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mengotomatisasi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kegiatannya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  <w:r w:rsidR="008A59F4">
        <w:rPr>
          <w:rFonts w:ascii="Times New Roman" w:hAnsi="Times New Roman" w:cs="Times New Roman"/>
          <w:sz w:val="24"/>
          <w:szCs w:val="24"/>
        </w:rPr>
        <w:t xml:space="preserve"> Hal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8A59F4">
        <w:rPr>
          <w:rFonts w:ascii="Times New Roman" w:hAnsi="Times New Roman" w:cs="Times New Roman"/>
          <w:sz w:val="24"/>
          <w:szCs w:val="24"/>
        </w:rPr>
        <w:t>kampus</w:t>
      </w:r>
      <w:proofErr w:type="spellEnd"/>
      <w:r w:rsidR="008A59F4">
        <w:rPr>
          <w:rFonts w:ascii="Times New Roman" w:hAnsi="Times New Roman" w:cs="Times New Roman"/>
          <w:sz w:val="24"/>
          <w:szCs w:val="24"/>
        </w:rPr>
        <w:t>.</w:t>
      </w:r>
    </w:p>
    <w:p w14:paraId="28C4E2AC" w14:textId="24389D2E" w:rsidR="008A59F4" w:rsidRDefault="008A59F4" w:rsidP="008A2BC0">
      <w:pPr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</w:p>
    <w:p w14:paraId="2AF2A622" w14:textId="77777777" w:rsidR="008A59F4" w:rsidRPr="008B1943" w:rsidRDefault="008A59F4" w:rsidP="008A2BC0">
      <w:pPr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</w:p>
    <w:p w14:paraId="75EA23F1" w14:textId="77777777" w:rsidR="00175EE0" w:rsidRDefault="00175EE0" w:rsidP="00BD2E17">
      <w:pPr>
        <w:pStyle w:val="ListParagraph"/>
        <w:numPr>
          <w:ilvl w:val="1"/>
          <w:numId w:val="2"/>
        </w:numPr>
        <w:spacing w:line="48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175EE0" w:rsidSect="00175EE0">
          <w:headerReference w:type="default" r:id="rId15"/>
          <w:footerReference w:type="default" r:id="rId16"/>
          <w:pgSz w:w="12240" w:h="15840" w:code="1"/>
          <w:pgMar w:top="2268" w:right="1701" w:bottom="1701" w:left="2268" w:header="709" w:footer="709" w:gutter="0"/>
          <w:pgNumType w:start="1"/>
          <w:cols w:space="708"/>
          <w:docGrid w:linePitch="360"/>
        </w:sectPr>
      </w:pPr>
    </w:p>
    <w:p w14:paraId="5B9A3F57" w14:textId="15C7C806" w:rsidR="00302D36" w:rsidRPr="00302D36" w:rsidRDefault="00306FBC" w:rsidP="00302D36">
      <w:pPr>
        <w:pStyle w:val="Heading2"/>
        <w:numPr>
          <w:ilvl w:val="1"/>
          <w:numId w:val="2"/>
        </w:numPr>
      </w:pPr>
      <w:bookmarkStart w:id="7" w:name="_Toc18437283"/>
      <w:proofErr w:type="spellStart"/>
      <w:r w:rsidRPr="008B1943">
        <w:lastRenderedPageBreak/>
        <w:t>Definisi</w:t>
      </w:r>
      <w:proofErr w:type="spellEnd"/>
      <w:r w:rsidRPr="008B1943">
        <w:t xml:space="preserve"> </w:t>
      </w:r>
      <w:proofErr w:type="spellStart"/>
      <w:r w:rsidRPr="008B1943">
        <w:t>Kuliah</w:t>
      </w:r>
      <w:proofErr w:type="spellEnd"/>
      <w:r w:rsidRPr="008B1943">
        <w:t xml:space="preserve"> </w:t>
      </w:r>
      <w:proofErr w:type="spellStart"/>
      <w:r w:rsidRPr="008B1943">
        <w:t>Kerja</w:t>
      </w:r>
      <w:proofErr w:type="spellEnd"/>
      <w:r w:rsidRPr="008B1943">
        <w:t xml:space="preserve"> </w:t>
      </w:r>
      <w:proofErr w:type="spellStart"/>
      <w:r w:rsidRPr="008B1943">
        <w:t>Praktek</w:t>
      </w:r>
      <w:proofErr w:type="spellEnd"/>
      <w:r w:rsidRPr="008B1943">
        <w:t xml:space="preserve"> (KKP)</w:t>
      </w:r>
      <w:bookmarkEnd w:id="7"/>
    </w:p>
    <w:p w14:paraId="2FF949CA" w14:textId="516D06E1" w:rsidR="00306FBC" w:rsidRPr="008B1943" w:rsidRDefault="00306FBC" w:rsidP="008A2BC0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(KKP)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neger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was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berika</w:t>
      </w:r>
      <w:r w:rsidR="003E537B" w:rsidRPr="008B1943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menyesuaikan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studinya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Adapun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="00F34402"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F34402" w:rsidRPr="008B1943">
        <w:rPr>
          <w:rFonts w:ascii="Times New Roman" w:hAnsi="Times New Roman" w:cs="Times New Roman"/>
          <w:sz w:val="24"/>
          <w:szCs w:val="24"/>
        </w:rPr>
        <w:t>.</w:t>
      </w:r>
    </w:p>
    <w:p w14:paraId="4B15DC03" w14:textId="581401CE" w:rsidR="00F34402" w:rsidRPr="008B1943" w:rsidRDefault="00F34402" w:rsidP="008A2BC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tuntu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mandiri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k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siatif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roses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(KKP) jug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mental aga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sai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12961634" w14:textId="22DE7E9E" w:rsidR="00F34402" w:rsidRPr="008B1943" w:rsidRDefault="00F34402" w:rsidP="00BD2E17">
      <w:pPr>
        <w:pStyle w:val="ListParagraph"/>
        <w:spacing w:line="48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005E0AAD" w14:textId="469B4C9D" w:rsidR="00302D36" w:rsidRPr="00302D36" w:rsidRDefault="00F34402" w:rsidP="00302D36">
      <w:pPr>
        <w:pStyle w:val="Heading2"/>
        <w:numPr>
          <w:ilvl w:val="1"/>
          <w:numId w:val="2"/>
        </w:numPr>
      </w:pPr>
      <w:bookmarkStart w:id="8" w:name="_Toc18437284"/>
      <w:proofErr w:type="spellStart"/>
      <w:r w:rsidRPr="00A65DA8">
        <w:t>Tujuan</w:t>
      </w:r>
      <w:proofErr w:type="spellEnd"/>
      <w:r w:rsidRPr="00A65DA8">
        <w:t xml:space="preserve"> dan </w:t>
      </w:r>
      <w:proofErr w:type="spellStart"/>
      <w:r w:rsidRPr="00A65DA8">
        <w:t>Manfaat</w:t>
      </w:r>
      <w:proofErr w:type="spellEnd"/>
      <w:r w:rsidRPr="00A65DA8">
        <w:t xml:space="preserve"> </w:t>
      </w:r>
      <w:proofErr w:type="spellStart"/>
      <w:r w:rsidRPr="00A65DA8">
        <w:t>Kuliah</w:t>
      </w:r>
      <w:proofErr w:type="spellEnd"/>
      <w:r w:rsidRPr="00A65DA8">
        <w:t xml:space="preserve"> </w:t>
      </w:r>
      <w:proofErr w:type="spellStart"/>
      <w:r w:rsidRPr="00A65DA8">
        <w:t>Kerja</w:t>
      </w:r>
      <w:bookmarkEnd w:id="8"/>
      <w:proofErr w:type="spellEnd"/>
    </w:p>
    <w:p w14:paraId="767155D2" w14:textId="23B3EE0C" w:rsidR="00302D36" w:rsidRPr="00302D36" w:rsidRDefault="00F34402" w:rsidP="00302D36">
      <w:pPr>
        <w:pStyle w:val="Heading3"/>
        <w:numPr>
          <w:ilvl w:val="2"/>
          <w:numId w:val="2"/>
        </w:numPr>
        <w:rPr>
          <w:bCs/>
        </w:rPr>
      </w:pPr>
      <w:bookmarkStart w:id="9" w:name="_Toc18437285"/>
      <w:proofErr w:type="spellStart"/>
      <w:r w:rsidRPr="00302D36">
        <w:rPr>
          <w:bCs/>
        </w:rPr>
        <w:t>Tujuan</w:t>
      </w:r>
      <w:proofErr w:type="spellEnd"/>
      <w:r w:rsidRPr="00302D36">
        <w:rPr>
          <w:bCs/>
        </w:rPr>
        <w:t xml:space="preserve"> </w:t>
      </w:r>
      <w:proofErr w:type="spellStart"/>
      <w:r w:rsidRPr="00302D36">
        <w:rPr>
          <w:bCs/>
        </w:rPr>
        <w:t>Kuliah</w:t>
      </w:r>
      <w:proofErr w:type="spellEnd"/>
      <w:r w:rsidRPr="00302D36">
        <w:rPr>
          <w:bCs/>
        </w:rPr>
        <w:t xml:space="preserve"> </w:t>
      </w:r>
      <w:proofErr w:type="spellStart"/>
      <w:r w:rsidRPr="00302D36">
        <w:rPr>
          <w:bCs/>
        </w:rPr>
        <w:t>Kerja</w:t>
      </w:r>
      <w:proofErr w:type="spellEnd"/>
      <w:r w:rsidRPr="00302D36">
        <w:rPr>
          <w:bCs/>
        </w:rPr>
        <w:t xml:space="preserve"> </w:t>
      </w:r>
      <w:proofErr w:type="spellStart"/>
      <w:r w:rsidRPr="00302D36">
        <w:rPr>
          <w:bCs/>
        </w:rPr>
        <w:t>Praktek</w:t>
      </w:r>
      <w:proofErr w:type="spellEnd"/>
      <w:r w:rsidRPr="00302D36">
        <w:rPr>
          <w:bCs/>
        </w:rPr>
        <w:t xml:space="preserve"> (KKP)</w:t>
      </w:r>
      <w:bookmarkEnd w:id="9"/>
    </w:p>
    <w:p w14:paraId="712D3E8C" w14:textId="06184A02" w:rsidR="00F34402" w:rsidRPr="008B1943" w:rsidRDefault="00F34402" w:rsidP="008A2BC0">
      <w:pPr>
        <w:pStyle w:val="ListParagraph"/>
        <w:spacing w:line="360" w:lineRule="auto"/>
        <w:ind w:left="1440" w:firstLine="26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dap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(KKP)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:</w:t>
      </w:r>
    </w:p>
    <w:p w14:paraId="6CDBED84" w14:textId="149018D3" w:rsidR="00F34402" w:rsidRPr="008B1943" w:rsidRDefault="00F34402" w:rsidP="008A2BC0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3B3CD11D" w14:textId="17017D44" w:rsidR="00F34402" w:rsidRPr="008B1943" w:rsidRDefault="00F34402" w:rsidP="008A2BC0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yesuai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703B80F3" w14:textId="24719C38" w:rsidR="00F34402" w:rsidRPr="008B1943" w:rsidRDefault="00F34402" w:rsidP="008A2BC0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rkuliahan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3582D355" w14:textId="39DC3793" w:rsidR="00F34402" w:rsidRDefault="00F34402" w:rsidP="008A2BC0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nalisa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504CD858" w14:textId="77777777" w:rsidR="008A59F4" w:rsidRPr="008B1943" w:rsidRDefault="008A59F4" w:rsidP="008A59F4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</w:p>
    <w:p w14:paraId="582B085D" w14:textId="389AAD35" w:rsidR="000664C9" w:rsidRPr="000664C9" w:rsidRDefault="00F34402" w:rsidP="000664C9">
      <w:pPr>
        <w:pStyle w:val="Heading3"/>
        <w:numPr>
          <w:ilvl w:val="2"/>
          <w:numId w:val="2"/>
        </w:numPr>
      </w:pPr>
      <w:bookmarkStart w:id="10" w:name="_Toc18437286"/>
      <w:proofErr w:type="spellStart"/>
      <w:r w:rsidRPr="00A65DA8">
        <w:lastRenderedPageBreak/>
        <w:t>Manfaat</w:t>
      </w:r>
      <w:proofErr w:type="spellEnd"/>
      <w:r w:rsidRPr="00A65DA8">
        <w:t xml:space="preserve"> </w:t>
      </w:r>
      <w:proofErr w:type="spellStart"/>
      <w:r w:rsidRPr="00A65DA8">
        <w:t>Kuliah</w:t>
      </w:r>
      <w:proofErr w:type="spellEnd"/>
      <w:r w:rsidRPr="00A65DA8">
        <w:t xml:space="preserve"> </w:t>
      </w:r>
      <w:proofErr w:type="spellStart"/>
      <w:r w:rsidRPr="00A65DA8">
        <w:t>Kerja</w:t>
      </w:r>
      <w:proofErr w:type="spellEnd"/>
      <w:r w:rsidRPr="00A65DA8">
        <w:t xml:space="preserve"> </w:t>
      </w:r>
      <w:proofErr w:type="spellStart"/>
      <w:r w:rsidRPr="00A65DA8">
        <w:t>Praktek</w:t>
      </w:r>
      <w:proofErr w:type="spellEnd"/>
      <w:r w:rsidRPr="00A65DA8">
        <w:t xml:space="preserve"> (KKP)</w:t>
      </w:r>
      <w:bookmarkEnd w:id="10"/>
    </w:p>
    <w:p w14:paraId="18A5C7FD" w14:textId="4D97AE84" w:rsidR="00F34402" w:rsidRPr="008B1943" w:rsidRDefault="00F34402" w:rsidP="008A2BC0">
      <w:pPr>
        <w:pStyle w:val="ListParagraph"/>
        <w:spacing w:line="360" w:lineRule="auto"/>
        <w:ind w:left="1440" w:firstLine="26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dapun</w:t>
      </w:r>
      <w:proofErr w:type="spellEnd"/>
      <w:r w:rsidR="0071106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069" w:rsidRPr="008B1943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="00711069"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11069" w:rsidRPr="008B1943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71106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069"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1106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069" w:rsidRPr="008B1943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71106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069" w:rsidRPr="008B194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="0071106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069"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71106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069" w:rsidRPr="008B1943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="00711069" w:rsidRPr="008B1943">
        <w:rPr>
          <w:rFonts w:ascii="Times New Roman" w:hAnsi="Times New Roman" w:cs="Times New Roman"/>
          <w:sz w:val="24"/>
          <w:szCs w:val="24"/>
        </w:rPr>
        <w:t xml:space="preserve"> (KKP) </w:t>
      </w:r>
      <w:proofErr w:type="spellStart"/>
      <w:r w:rsidR="00711069"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1106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069" w:rsidRPr="008B194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711069" w:rsidRPr="008B1943">
        <w:rPr>
          <w:rFonts w:ascii="Times New Roman" w:hAnsi="Times New Roman" w:cs="Times New Roman"/>
          <w:sz w:val="24"/>
          <w:szCs w:val="24"/>
        </w:rPr>
        <w:t xml:space="preserve"> lain:</w:t>
      </w:r>
    </w:p>
    <w:p w14:paraId="4F0ED039" w14:textId="5ACBD383" w:rsidR="00711069" w:rsidRPr="008B1943" w:rsidRDefault="00711069" w:rsidP="008A2BC0">
      <w:pPr>
        <w:pStyle w:val="ListParagraph"/>
        <w:numPr>
          <w:ilvl w:val="0"/>
          <w:numId w:val="4"/>
        </w:numPr>
        <w:spacing w:line="360" w:lineRule="auto"/>
        <w:ind w:left="184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sungguh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587E3F20" w14:textId="14366C59" w:rsidR="00711069" w:rsidRPr="008B1943" w:rsidRDefault="00711069" w:rsidP="008A2BC0">
      <w:pPr>
        <w:pStyle w:val="ListParagraph"/>
        <w:numPr>
          <w:ilvl w:val="0"/>
          <w:numId w:val="4"/>
        </w:numPr>
        <w:spacing w:line="360" w:lineRule="auto"/>
        <w:ind w:left="184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., dan</w:t>
      </w:r>
    </w:p>
    <w:p w14:paraId="06E7595E" w14:textId="38ED4988" w:rsidR="00711069" w:rsidRPr="008B1943" w:rsidRDefault="00711069" w:rsidP="008A2BC0">
      <w:pPr>
        <w:pStyle w:val="ListParagraph"/>
        <w:numPr>
          <w:ilvl w:val="0"/>
          <w:numId w:val="4"/>
        </w:numPr>
        <w:spacing w:line="360" w:lineRule="auto"/>
        <w:ind w:left="184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rofessional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sosialis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022AABCB" w14:textId="77777777" w:rsidR="00711069" w:rsidRPr="008B1943" w:rsidRDefault="00711069" w:rsidP="00BD2E17">
      <w:pPr>
        <w:pStyle w:val="ListParagraph"/>
        <w:spacing w:line="480" w:lineRule="auto"/>
        <w:ind w:left="1843"/>
        <w:jc w:val="both"/>
        <w:rPr>
          <w:rFonts w:ascii="Times New Roman" w:hAnsi="Times New Roman" w:cs="Times New Roman"/>
          <w:sz w:val="24"/>
          <w:szCs w:val="24"/>
        </w:rPr>
      </w:pPr>
    </w:p>
    <w:p w14:paraId="78598847" w14:textId="1D4D2C28" w:rsidR="000664C9" w:rsidRPr="000664C9" w:rsidRDefault="00711069" w:rsidP="000664C9">
      <w:pPr>
        <w:pStyle w:val="Heading2"/>
        <w:numPr>
          <w:ilvl w:val="1"/>
          <w:numId w:val="2"/>
        </w:numPr>
        <w:ind w:left="426"/>
      </w:pPr>
      <w:bookmarkStart w:id="11" w:name="_Toc18437287"/>
      <w:proofErr w:type="spellStart"/>
      <w:r w:rsidRPr="00A65DA8">
        <w:t>Lokasi</w:t>
      </w:r>
      <w:proofErr w:type="spellEnd"/>
      <w:r w:rsidRPr="00A65DA8">
        <w:t xml:space="preserve"> </w:t>
      </w:r>
      <w:proofErr w:type="spellStart"/>
      <w:r w:rsidRPr="00A65DA8">
        <w:t>Kuliah</w:t>
      </w:r>
      <w:proofErr w:type="spellEnd"/>
      <w:r w:rsidRPr="00A65DA8">
        <w:t xml:space="preserve"> </w:t>
      </w:r>
      <w:proofErr w:type="spellStart"/>
      <w:r w:rsidRPr="00A65DA8">
        <w:t>Kerja</w:t>
      </w:r>
      <w:proofErr w:type="spellEnd"/>
      <w:r w:rsidRPr="00A65DA8">
        <w:t xml:space="preserve"> </w:t>
      </w:r>
      <w:proofErr w:type="spellStart"/>
      <w:r w:rsidRPr="00A65DA8">
        <w:t>Praktek</w:t>
      </w:r>
      <w:proofErr w:type="spellEnd"/>
      <w:r w:rsidRPr="00A65DA8">
        <w:t xml:space="preserve"> (KKP)</w:t>
      </w:r>
      <w:bookmarkEnd w:id="11"/>
    </w:p>
    <w:p w14:paraId="1D07F9D5" w14:textId="4E22CD54" w:rsidR="00711069" w:rsidRDefault="00711069" w:rsidP="008A2BC0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Jl. Pendidikan, No.39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, Nusa Tenggara Barat.</w:t>
      </w:r>
    </w:p>
    <w:p w14:paraId="282BE9CE" w14:textId="77777777" w:rsidR="000664C9" w:rsidRPr="008B1943" w:rsidRDefault="000664C9" w:rsidP="008A2BC0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</w:p>
    <w:p w14:paraId="687A430F" w14:textId="46335B84" w:rsidR="000664C9" w:rsidRPr="000664C9" w:rsidRDefault="00711069" w:rsidP="000664C9">
      <w:pPr>
        <w:pStyle w:val="Heading2"/>
        <w:numPr>
          <w:ilvl w:val="1"/>
          <w:numId w:val="2"/>
        </w:numPr>
        <w:ind w:left="426"/>
      </w:pPr>
      <w:bookmarkStart w:id="12" w:name="_Toc18437288"/>
      <w:r w:rsidRPr="00A65DA8">
        <w:t xml:space="preserve">Waktu </w:t>
      </w:r>
      <w:proofErr w:type="spellStart"/>
      <w:r w:rsidRPr="00A65DA8">
        <w:t>Pelaksanaan</w:t>
      </w:r>
      <w:bookmarkEnd w:id="12"/>
      <w:proofErr w:type="spellEnd"/>
    </w:p>
    <w:p w14:paraId="496DF722" w14:textId="192AD302" w:rsidR="00711069" w:rsidRPr="008B1943" w:rsidRDefault="00711069" w:rsidP="008A2BC0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m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01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gustu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2019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akhi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m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gustu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2019.</w:t>
      </w:r>
    </w:p>
    <w:p w14:paraId="1AEDB97D" w14:textId="77777777" w:rsidR="00F02B87" w:rsidRPr="008B1943" w:rsidRDefault="00F02B87" w:rsidP="008A2BC0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</w:p>
    <w:p w14:paraId="37222953" w14:textId="4CC00443" w:rsidR="000664C9" w:rsidRPr="000664C9" w:rsidRDefault="00BF19E1" w:rsidP="000664C9">
      <w:pPr>
        <w:pStyle w:val="Heading2"/>
        <w:numPr>
          <w:ilvl w:val="1"/>
          <w:numId w:val="2"/>
        </w:numPr>
        <w:ind w:left="426"/>
      </w:pPr>
      <w:bookmarkStart w:id="13" w:name="_Toc18437289"/>
      <w:proofErr w:type="spellStart"/>
      <w:r w:rsidRPr="00A65DA8">
        <w:t>Sistematika</w:t>
      </w:r>
      <w:proofErr w:type="spellEnd"/>
      <w:r w:rsidRPr="00A65DA8">
        <w:t xml:space="preserve"> </w:t>
      </w:r>
      <w:proofErr w:type="spellStart"/>
      <w:r w:rsidRPr="00A65DA8">
        <w:t>Penulisan</w:t>
      </w:r>
      <w:bookmarkEnd w:id="13"/>
      <w:proofErr w:type="spellEnd"/>
    </w:p>
    <w:p w14:paraId="76B47AE8" w14:textId="4A4DAA3E" w:rsidR="00E92E99" w:rsidRPr="008B1943" w:rsidRDefault="00BF19E1" w:rsidP="008A2BC0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2E99" w:rsidRPr="008B194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 xml:space="preserve"> 5 (lima) </w:t>
      </w:r>
      <w:proofErr w:type="spellStart"/>
      <w:r w:rsidR="00E92E99" w:rsidRPr="008B1943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92E99" w:rsidRPr="008B1943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2E99" w:rsidRPr="008B1943">
        <w:rPr>
          <w:rFonts w:ascii="Times New Roman" w:hAnsi="Times New Roman" w:cs="Times New Roman"/>
          <w:sz w:val="24"/>
          <w:szCs w:val="24"/>
        </w:rPr>
        <w:t>masing-masing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2E99" w:rsidRPr="008B1943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2E99" w:rsidRPr="008B194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2E99" w:rsidRPr="008B1943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2E99"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2E99" w:rsidRPr="008B194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2E99" w:rsidRPr="008B1943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2E99" w:rsidRPr="008B1943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="00E92E99" w:rsidRPr="008B1943">
        <w:rPr>
          <w:rFonts w:ascii="Times New Roman" w:hAnsi="Times New Roman" w:cs="Times New Roman"/>
          <w:sz w:val="24"/>
          <w:szCs w:val="24"/>
        </w:rPr>
        <w:t>.</w:t>
      </w:r>
    </w:p>
    <w:p w14:paraId="2088DC79" w14:textId="2F148EEC" w:rsidR="00E92E99" w:rsidRDefault="00E92E99" w:rsidP="008A2BC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rnjelas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si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si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:</w:t>
      </w:r>
    </w:p>
    <w:p w14:paraId="42BBBD3D" w14:textId="3757AE45" w:rsidR="008A59F4" w:rsidRDefault="008A59F4" w:rsidP="008A2BC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39C55021" w14:textId="619FCB44" w:rsidR="008A59F4" w:rsidRDefault="008A59F4" w:rsidP="008A2BC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4A45E245" w14:textId="7606407D" w:rsidR="008A59F4" w:rsidRDefault="008A59F4" w:rsidP="008A2BC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68E4E9ED" w14:textId="77777777" w:rsidR="008A59F4" w:rsidRPr="008B1943" w:rsidRDefault="008A59F4" w:rsidP="008A2BC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10CADF18" w14:textId="77777777" w:rsidR="002307A7" w:rsidRPr="008B1943" w:rsidRDefault="002307A7" w:rsidP="00E92E99">
      <w:pPr>
        <w:pStyle w:val="ListParagraph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Ind w:w="4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9"/>
        <w:gridCol w:w="430"/>
        <w:gridCol w:w="6276"/>
      </w:tblGrid>
      <w:tr w:rsidR="00E92E99" w:rsidRPr="008B1943" w14:paraId="2BB7740C" w14:textId="77777777" w:rsidTr="00F1233B">
        <w:tc>
          <w:tcPr>
            <w:tcW w:w="1129" w:type="dxa"/>
          </w:tcPr>
          <w:p w14:paraId="55A9244B" w14:textId="2E8E0BA7" w:rsidR="00E92E99" w:rsidRPr="008B1943" w:rsidRDefault="00E92E99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BAB I</w:t>
            </w:r>
          </w:p>
        </w:tc>
        <w:tc>
          <w:tcPr>
            <w:tcW w:w="430" w:type="dxa"/>
          </w:tcPr>
          <w:p w14:paraId="54E2398C" w14:textId="1CA1CDCB" w:rsidR="00E92E99" w:rsidRPr="008B1943" w:rsidRDefault="00E92E99" w:rsidP="00BD2E1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6276" w:type="dxa"/>
          </w:tcPr>
          <w:p w14:paraId="2007C683" w14:textId="77777777" w:rsidR="00E92E99" w:rsidRPr="008B1943" w:rsidRDefault="00E92E99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PENDAHULUAN</w:t>
            </w:r>
          </w:p>
          <w:p w14:paraId="05C683B5" w14:textId="2063E655" w:rsidR="00E92E99" w:rsidRPr="008B1943" w:rsidRDefault="00E92E99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Bab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uraian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latar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belakang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definis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KKP,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tujuan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manfaat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KKP,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pelaksanaan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sistematika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penulisan</w:t>
            </w:r>
            <w:proofErr w:type="spellEnd"/>
          </w:p>
        </w:tc>
      </w:tr>
      <w:tr w:rsidR="00E92E99" w:rsidRPr="008B1943" w14:paraId="6DFDFB34" w14:textId="77777777" w:rsidTr="00F1233B">
        <w:tc>
          <w:tcPr>
            <w:tcW w:w="1129" w:type="dxa"/>
          </w:tcPr>
          <w:p w14:paraId="37EBBA2A" w14:textId="1C2ABFAA" w:rsidR="00E92E99" w:rsidRPr="008B1943" w:rsidRDefault="00E92E99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BAB II</w:t>
            </w:r>
          </w:p>
        </w:tc>
        <w:tc>
          <w:tcPr>
            <w:tcW w:w="430" w:type="dxa"/>
          </w:tcPr>
          <w:p w14:paraId="6951B3DF" w14:textId="1482ED14" w:rsidR="00E92E99" w:rsidRPr="008B1943" w:rsidRDefault="00461A22" w:rsidP="00BD2E1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6276" w:type="dxa"/>
          </w:tcPr>
          <w:p w14:paraId="4E2CB97C" w14:textId="77777777" w:rsidR="00E92E99" w:rsidRPr="008B1943" w:rsidRDefault="00461A22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PROFIL PERUSAHAAN</w:t>
            </w:r>
          </w:p>
          <w:p w14:paraId="7E6E7150" w14:textId="00BE97B7" w:rsidR="00461A22" w:rsidRPr="008B1943" w:rsidRDefault="00461A22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Bab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uraian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sejarah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PDAM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Gir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Menang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vis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mis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struktur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organisasi</w:t>
            </w:r>
            <w:proofErr w:type="spellEnd"/>
          </w:p>
        </w:tc>
      </w:tr>
      <w:tr w:rsidR="00E92E99" w:rsidRPr="008B1943" w14:paraId="2DF1FD58" w14:textId="77777777" w:rsidTr="00F1233B">
        <w:tc>
          <w:tcPr>
            <w:tcW w:w="1129" w:type="dxa"/>
          </w:tcPr>
          <w:p w14:paraId="439ADE85" w14:textId="7DE3370F" w:rsidR="00E92E99" w:rsidRPr="008B1943" w:rsidRDefault="00461A22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BAB III</w:t>
            </w:r>
          </w:p>
        </w:tc>
        <w:tc>
          <w:tcPr>
            <w:tcW w:w="430" w:type="dxa"/>
          </w:tcPr>
          <w:p w14:paraId="27576C0F" w14:textId="7DCDC512" w:rsidR="00E92E99" w:rsidRPr="008B1943" w:rsidRDefault="00461A22" w:rsidP="00BD2E1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6276" w:type="dxa"/>
          </w:tcPr>
          <w:p w14:paraId="2A5C146C" w14:textId="77777777" w:rsidR="00E92E99" w:rsidRPr="008B1943" w:rsidRDefault="00461A22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DESKRIPSI TUGAS</w:t>
            </w:r>
          </w:p>
          <w:p w14:paraId="5FD949D3" w14:textId="052A63A6" w:rsidR="00461A22" w:rsidRPr="008B1943" w:rsidRDefault="00461A22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Bab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uraian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deskrips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, KKP dan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jadwal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KKP.</w:t>
            </w:r>
          </w:p>
        </w:tc>
      </w:tr>
      <w:tr w:rsidR="00E92E99" w:rsidRPr="008B1943" w14:paraId="316045D4" w14:textId="77777777" w:rsidTr="00F1233B">
        <w:tc>
          <w:tcPr>
            <w:tcW w:w="1129" w:type="dxa"/>
          </w:tcPr>
          <w:p w14:paraId="3790DCB4" w14:textId="13A880B1" w:rsidR="00E92E99" w:rsidRPr="008B1943" w:rsidRDefault="00461A22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BAB IV</w:t>
            </w:r>
          </w:p>
        </w:tc>
        <w:tc>
          <w:tcPr>
            <w:tcW w:w="430" w:type="dxa"/>
          </w:tcPr>
          <w:p w14:paraId="4B6FC706" w14:textId="5A0E3534" w:rsidR="00E92E99" w:rsidRPr="008B1943" w:rsidRDefault="00461A22" w:rsidP="00BD2E1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6276" w:type="dxa"/>
          </w:tcPr>
          <w:p w14:paraId="23F57B90" w14:textId="77777777" w:rsidR="00E92E99" w:rsidRPr="008B1943" w:rsidRDefault="00461A22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PAPARAN TUGAS</w:t>
            </w:r>
          </w:p>
          <w:p w14:paraId="1A32FEA8" w14:textId="56C89DDF" w:rsidR="00461A22" w:rsidRPr="008B1943" w:rsidRDefault="00461A22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Bab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uraian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pembuatan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…</w:t>
            </w:r>
          </w:p>
        </w:tc>
      </w:tr>
      <w:tr w:rsidR="00E92E99" w:rsidRPr="008B1943" w14:paraId="3331B512" w14:textId="77777777" w:rsidTr="00F1233B">
        <w:tc>
          <w:tcPr>
            <w:tcW w:w="1129" w:type="dxa"/>
          </w:tcPr>
          <w:p w14:paraId="5563A4D7" w14:textId="10B2DF0A" w:rsidR="00E92E99" w:rsidRPr="008B1943" w:rsidRDefault="00461A22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BAB V</w:t>
            </w:r>
          </w:p>
        </w:tc>
        <w:tc>
          <w:tcPr>
            <w:tcW w:w="430" w:type="dxa"/>
          </w:tcPr>
          <w:p w14:paraId="6AB7A93D" w14:textId="6E1BFADB" w:rsidR="00E92E99" w:rsidRPr="008B1943" w:rsidRDefault="00461A22" w:rsidP="00BD2E17">
            <w:pPr>
              <w:pStyle w:val="ListParagraph"/>
              <w:spacing w:line="48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6276" w:type="dxa"/>
          </w:tcPr>
          <w:p w14:paraId="21BD9806" w14:textId="77777777" w:rsidR="00E92E99" w:rsidRPr="008B1943" w:rsidRDefault="00461A22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PENUTUP</w:t>
            </w:r>
          </w:p>
          <w:p w14:paraId="22E480E6" w14:textId="60EBCF5E" w:rsidR="00461A22" w:rsidRPr="008B1943" w:rsidRDefault="00461A22" w:rsidP="00BD2E17">
            <w:pPr>
              <w:pStyle w:val="ListParagraph"/>
              <w:spacing w:line="48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Bab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>kesimpulan</w:t>
            </w:r>
            <w:proofErr w:type="spellEnd"/>
            <w:r w:rsidRPr="008B1943">
              <w:rPr>
                <w:rFonts w:ascii="Times New Roman" w:hAnsi="Times New Roman" w:cs="Times New Roman"/>
                <w:sz w:val="24"/>
                <w:szCs w:val="24"/>
              </w:rPr>
              <w:t xml:space="preserve"> dan saran</w:t>
            </w:r>
          </w:p>
        </w:tc>
      </w:tr>
    </w:tbl>
    <w:p w14:paraId="770E30A6" w14:textId="2272BB84" w:rsidR="00E92E99" w:rsidRPr="008B1943" w:rsidRDefault="00E92E99" w:rsidP="00E92E99">
      <w:pPr>
        <w:pStyle w:val="ListParagraph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6FE265C2" w14:textId="312B8EBC" w:rsidR="002307A7" w:rsidRPr="008B1943" w:rsidRDefault="002307A7" w:rsidP="00711069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br w:type="page"/>
      </w:r>
    </w:p>
    <w:p w14:paraId="3CC058B1" w14:textId="77777777" w:rsidR="00175EE0" w:rsidRDefault="00175EE0" w:rsidP="00A65DA8">
      <w:pPr>
        <w:spacing w:after="0"/>
        <w:jc w:val="center"/>
        <w:rPr>
          <w:rFonts w:ascii="Times New Roman" w:hAnsi="Times New Roman" w:cs="Times New Roman"/>
          <w:b/>
          <w:bCs/>
          <w:sz w:val="28"/>
          <w:szCs w:val="28"/>
        </w:rPr>
        <w:sectPr w:rsidR="00175EE0" w:rsidSect="00175EE0">
          <w:headerReference w:type="default" r:id="rId17"/>
          <w:footerReference w:type="default" r:id="rId18"/>
          <w:pgSz w:w="12240" w:h="15840" w:code="1"/>
          <w:pgMar w:top="2268" w:right="1701" w:bottom="1701" w:left="2268" w:header="709" w:footer="709" w:gutter="0"/>
          <w:pgNumType w:start="2"/>
          <w:cols w:space="708"/>
          <w:docGrid w:linePitch="360"/>
        </w:sectPr>
      </w:pPr>
    </w:p>
    <w:p w14:paraId="6F0F9730" w14:textId="7B77C4A8" w:rsidR="00711069" w:rsidRPr="00A65DA8" w:rsidRDefault="002307A7" w:rsidP="000664C9">
      <w:pPr>
        <w:pStyle w:val="Heading1"/>
      </w:pPr>
      <w:bookmarkStart w:id="14" w:name="_Toc18437290"/>
      <w:r w:rsidRPr="00A65DA8">
        <w:lastRenderedPageBreak/>
        <w:t>BAB II</w:t>
      </w:r>
      <w:bookmarkEnd w:id="14"/>
    </w:p>
    <w:p w14:paraId="58E17A3D" w14:textId="2356C19A" w:rsidR="002307A7" w:rsidRPr="00A65DA8" w:rsidRDefault="002307A7" w:rsidP="00A65DA8">
      <w:pPr>
        <w:spacing w:after="0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65DA8">
        <w:rPr>
          <w:rFonts w:ascii="Times New Roman" w:hAnsi="Times New Roman" w:cs="Times New Roman"/>
          <w:b/>
          <w:bCs/>
          <w:sz w:val="28"/>
          <w:szCs w:val="28"/>
        </w:rPr>
        <w:t>PROFIL TEMPAT KULIAH KERJA PRAKTEK</w:t>
      </w:r>
    </w:p>
    <w:p w14:paraId="2A21F8A2" w14:textId="01B219D4" w:rsidR="008A2BC0" w:rsidRDefault="008A2BC0" w:rsidP="00BD2E17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D6A2424" w14:textId="5BF94847" w:rsidR="008A2BC0" w:rsidRPr="00A65DA8" w:rsidRDefault="008A2BC0" w:rsidP="008A2BC0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2.1 Sejarah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ingkat</w:t>
      </w:r>
      <w:proofErr w:type="spellEnd"/>
    </w:p>
    <w:p w14:paraId="1145AC31" w14:textId="0AB26649" w:rsidR="002307A7" w:rsidRPr="008B1943" w:rsidRDefault="002307A7" w:rsidP="008A2B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Lombok Barat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awal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yedia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Kot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1973 oleh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yeh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biay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PBN dan Buyers Credit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ustralia.</w:t>
      </w:r>
    </w:p>
    <w:p w14:paraId="790AB00B" w14:textId="6C6D022F" w:rsidR="002307A7" w:rsidRPr="008B1943" w:rsidRDefault="002307A7" w:rsidP="008A2B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Surat Keputus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rektor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Jendr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Cip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U No:</w:t>
      </w:r>
      <w:r w:rsidR="00F02B87" w:rsidRPr="008B1943">
        <w:rPr>
          <w:rFonts w:ascii="Times New Roman" w:hAnsi="Times New Roman" w:cs="Times New Roman"/>
          <w:sz w:val="24"/>
          <w:szCs w:val="24"/>
        </w:rPr>
        <w:t xml:space="preserve"> </w:t>
      </w:r>
      <w:r w:rsidRPr="008B1943">
        <w:rPr>
          <w:rFonts w:ascii="Times New Roman" w:hAnsi="Times New Roman" w:cs="Times New Roman"/>
          <w:sz w:val="24"/>
          <w:szCs w:val="24"/>
        </w:rPr>
        <w:t xml:space="preserve">2/9/KPTS/CK/76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1976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bentukl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gelol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inu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(BPAM)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jangkau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Cakranegar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perlu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1978/1979.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Surat Keputus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rje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Cip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U No. 37/9/KPTS/CK/1981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1 April 1981 BP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BPAM Lombok Barat.</w:t>
      </w:r>
    </w:p>
    <w:p w14:paraId="5F2E6290" w14:textId="7CB2B57B" w:rsidR="002307A7" w:rsidRPr="008B1943" w:rsidRDefault="002307A7" w:rsidP="008A2B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antisipa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yerah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sset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oleh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erah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1980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upat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Lombok Barat Bersama DPRRD Tk. II Lombok Barat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etap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ER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6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diri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Lombok Barat.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1986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prasarana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oleh BPAM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resmi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seluruhnya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diserahkan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oleh Menteri PU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Bupati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Lombok Barat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SK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Gubernur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NTB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166/KPTS/1986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26 April 1986. Pada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1988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Perda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6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1980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dirubah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disempurnakan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Perda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1988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pendirian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 w:rsidR="00786304" w:rsidRPr="008B1943">
        <w:rPr>
          <w:rFonts w:ascii="Times New Roman" w:hAnsi="Times New Roman" w:cs="Times New Roman"/>
          <w:sz w:val="24"/>
          <w:szCs w:val="24"/>
        </w:rPr>
        <w:t>Kapubaten</w:t>
      </w:r>
      <w:proofErr w:type="spellEnd"/>
      <w:r w:rsidR="00786304" w:rsidRPr="008B1943">
        <w:rPr>
          <w:rFonts w:ascii="Times New Roman" w:hAnsi="Times New Roman" w:cs="Times New Roman"/>
          <w:sz w:val="24"/>
          <w:szCs w:val="24"/>
        </w:rPr>
        <w:t xml:space="preserve"> Lombok Barat.</w:t>
      </w:r>
    </w:p>
    <w:p w14:paraId="2D15E952" w14:textId="77777777" w:rsidR="00175EE0" w:rsidRDefault="00786304" w:rsidP="008A2B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175EE0" w:rsidSect="00175EE0">
          <w:headerReference w:type="default" r:id="rId19"/>
          <w:footerReference w:type="default" r:id="rId20"/>
          <w:pgSz w:w="12240" w:h="15840" w:code="1"/>
          <w:pgMar w:top="2268" w:right="1701" w:bottom="1701" w:left="2268" w:header="709" w:footer="709" w:gutter="0"/>
          <w:pgNumType w:start="5"/>
          <w:cols w:space="708"/>
          <w:docGrid w:linePitch="360"/>
        </w:sectPr>
      </w:pPr>
      <w:r w:rsidRPr="008B1943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dasr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UU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1993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26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Jul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1993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ot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ongga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jar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pisah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Lombok Barat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ot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onsekuen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mbagi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sset.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pedom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Menter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Neger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1993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sepakat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EE93A39" w14:textId="3A175B4A" w:rsidR="00786304" w:rsidRDefault="00786304" w:rsidP="008A2B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lastRenderedPageBreak/>
        <w:t xml:space="preserve">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Bersama oleh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merintah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tandatangani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Surat Keputusan Bersam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upat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Lombok Barat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Waliko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1998/3/KPPS</w:t>
      </w:r>
      <w:r w:rsidR="006535BC" w:rsidRPr="008B1943">
        <w:rPr>
          <w:rFonts w:ascii="Times New Roman" w:hAnsi="Times New Roman" w:cs="Times New Roman"/>
          <w:sz w:val="24"/>
          <w:szCs w:val="24"/>
        </w:rPr>
        <w:t xml:space="preserve">/1998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pembagian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65%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Lombok Barat dan 35%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Kota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. Sejarah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Pemerintahan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Perda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Lombok Barat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4,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Perusahaan Daerah Air Minimum (PDAM)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Perusahaan Daerah Air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Minum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(PDAM)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35BC"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="006535BC" w:rsidRPr="008B1943">
        <w:rPr>
          <w:rFonts w:ascii="Times New Roman" w:hAnsi="Times New Roman" w:cs="Times New Roman"/>
          <w:sz w:val="24"/>
          <w:szCs w:val="24"/>
        </w:rPr>
        <w:t>.</w:t>
      </w:r>
    </w:p>
    <w:p w14:paraId="588EE0D9" w14:textId="77777777" w:rsidR="00A65DA8" w:rsidRPr="008B1943" w:rsidRDefault="00A65DA8" w:rsidP="008A2B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F44340" w14:textId="398B1B68" w:rsidR="006535BC" w:rsidRPr="00A65DA8" w:rsidRDefault="006535BC" w:rsidP="000664C9">
      <w:pPr>
        <w:pStyle w:val="Heading2"/>
      </w:pPr>
      <w:bookmarkStart w:id="15" w:name="_Toc18437291"/>
      <w:r w:rsidRPr="00A65DA8">
        <w:t xml:space="preserve">2.2 </w:t>
      </w:r>
      <w:proofErr w:type="spellStart"/>
      <w:r w:rsidRPr="00A65DA8">
        <w:t>Visi</w:t>
      </w:r>
      <w:proofErr w:type="spellEnd"/>
      <w:r w:rsidRPr="00A65DA8">
        <w:t xml:space="preserve"> dan </w:t>
      </w:r>
      <w:proofErr w:type="spellStart"/>
      <w:r w:rsidRPr="00A65DA8">
        <w:t>Misi</w:t>
      </w:r>
      <w:proofErr w:type="spellEnd"/>
      <w:r w:rsidRPr="00A65DA8">
        <w:t xml:space="preserve"> PDAM </w:t>
      </w:r>
      <w:proofErr w:type="spellStart"/>
      <w:r w:rsidRPr="00A65DA8">
        <w:t>Giri</w:t>
      </w:r>
      <w:proofErr w:type="spellEnd"/>
      <w:r w:rsidRPr="00A65DA8">
        <w:t xml:space="preserve"> </w:t>
      </w:r>
      <w:proofErr w:type="spellStart"/>
      <w:r w:rsidRPr="00A65DA8">
        <w:t>Menang</w:t>
      </w:r>
      <w:bookmarkEnd w:id="15"/>
      <w:proofErr w:type="spellEnd"/>
    </w:p>
    <w:p w14:paraId="28A72838" w14:textId="750AA9BC" w:rsidR="006535BC" w:rsidRPr="00A65DA8" w:rsidRDefault="006535BC" w:rsidP="000664C9">
      <w:pPr>
        <w:pStyle w:val="Heading3"/>
      </w:pPr>
      <w:r w:rsidRPr="008B1943">
        <w:tab/>
      </w:r>
      <w:bookmarkStart w:id="16" w:name="_Toc18437292"/>
      <w:r w:rsidRPr="00A65DA8">
        <w:t xml:space="preserve">2.2.1 </w:t>
      </w:r>
      <w:proofErr w:type="spellStart"/>
      <w:r w:rsidRPr="00A65DA8">
        <w:t>Visi</w:t>
      </w:r>
      <w:bookmarkEnd w:id="16"/>
      <w:proofErr w:type="spellEnd"/>
    </w:p>
    <w:p w14:paraId="351E91A6" w14:textId="3BF98751" w:rsidR="006535BC" w:rsidRPr="008B1943" w:rsidRDefault="006535BC" w:rsidP="008A2BC0">
      <w:pPr>
        <w:spacing w:line="360" w:lineRule="auto"/>
        <w:ind w:left="720" w:firstLine="41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inu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wawas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rima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kuntabe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47C80269" w14:textId="77777777" w:rsidR="006535BC" w:rsidRPr="008B1943" w:rsidRDefault="006535BC" w:rsidP="008A2B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ab/>
      </w:r>
    </w:p>
    <w:p w14:paraId="6EC908F0" w14:textId="5F114F02" w:rsidR="006535BC" w:rsidRPr="00A65DA8" w:rsidRDefault="006535BC" w:rsidP="000664C9">
      <w:pPr>
        <w:pStyle w:val="Heading3"/>
        <w:ind w:firstLine="720"/>
      </w:pPr>
      <w:bookmarkStart w:id="17" w:name="_Toc18437293"/>
      <w:r w:rsidRPr="00A65DA8">
        <w:t xml:space="preserve">2.2.2 </w:t>
      </w:r>
      <w:proofErr w:type="spellStart"/>
      <w:r w:rsidRPr="00A65DA8">
        <w:t>Misi</w:t>
      </w:r>
      <w:bookmarkEnd w:id="17"/>
      <w:proofErr w:type="spellEnd"/>
    </w:p>
    <w:p w14:paraId="3610E9E7" w14:textId="7B4E82D9" w:rsidR="006535BC" w:rsidRPr="008B1943" w:rsidRDefault="006535BC" w:rsidP="008A2BC0">
      <w:pPr>
        <w:pStyle w:val="ListParagraph"/>
        <w:numPr>
          <w:ilvl w:val="0"/>
          <w:numId w:val="5"/>
        </w:numPr>
        <w:spacing w:line="360" w:lineRule="auto"/>
        <w:ind w:left="15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menuh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yedia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innu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seluru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wilayah Lombok Barat dan Kot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standa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antit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ontiunit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kuntabe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0DFECA47" w14:textId="47CBFEB3" w:rsidR="006535BC" w:rsidRPr="008B1943" w:rsidRDefault="00CD2F55" w:rsidP="008A2BC0">
      <w:pPr>
        <w:pStyle w:val="ListParagraph"/>
        <w:numPr>
          <w:ilvl w:val="0"/>
          <w:numId w:val="5"/>
        </w:numPr>
        <w:spacing w:line="360" w:lineRule="auto"/>
        <w:ind w:left="15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77F6ED3E" w14:textId="767819E9" w:rsidR="00CD2F55" w:rsidRPr="008B1943" w:rsidRDefault="00CD2F55" w:rsidP="008A2BC0">
      <w:pPr>
        <w:pStyle w:val="ListParagraph"/>
        <w:numPr>
          <w:ilvl w:val="0"/>
          <w:numId w:val="5"/>
        </w:numPr>
        <w:spacing w:line="360" w:lineRule="auto"/>
        <w:ind w:left="15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SDM.</w:t>
      </w:r>
    </w:p>
    <w:p w14:paraId="32BF3417" w14:textId="48A5AF4B" w:rsidR="002F7CFB" w:rsidRPr="008B1943" w:rsidRDefault="00CD2F55" w:rsidP="008A2BC0">
      <w:pPr>
        <w:pStyle w:val="ListParagraph"/>
        <w:numPr>
          <w:ilvl w:val="0"/>
          <w:numId w:val="5"/>
        </w:numPr>
        <w:spacing w:line="360" w:lineRule="auto"/>
        <w:ind w:left="15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estari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k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mberdaya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  <w:r w:rsidR="002F7CFB" w:rsidRPr="008B1943">
        <w:rPr>
          <w:rFonts w:ascii="Times New Roman" w:hAnsi="Times New Roman" w:cs="Times New Roman"/>
          <w:sz w:val="24"/>
          <w:szCs w:val="24"/>
        </w:rPr>
        <w:br w:type="page"/>
      </w:r>
    </w:p>
    <w:p w14:paraId="1742A7D7" w14:textId="6506C9F7" w:rsidR="002F7CFB" w:rsidRPr="00A65DA8" w:rsidRDefault="002F7CFB" w:rsidP="000664C9">
      <w:pPr>
        <w:pStyle w:val="Heading2"/>
      </w:pPr>
      <w:bookmarkStart w:id="18" w:name="_Toc18437294"/>
      <w:r w:rsidRPr="00A65DA8">
        <w:lastRenderedPageBreak/>
        <w:t xml:space="preserve">2.3 </w:t>
      </w:r>
      <w:proofErr w:type="spellStart"/>
      <w:r w:rsidRPr="00A65DA8">
        <w:t>Struktur</w:t>
      </w:r>
      <w:proofErr w:type="spellEnd"/>
      <w:r w:rsidRPr="00A65DA8">
        <w:t xml:space="preserve"> </w:t>
      </w:r>
      <w:proofErr w:type="spellStart"/>
      <w:r w:rsidRPr="00A65DA8">
        <w:t>Organisasi</w:t>
      </w:r>
      <w:bookmarkEnd w:id="18"/>
      <w:proofErr w:type="spellEnd"/>
    </w:p>
    <w:p w14:paraId="7D735DC3" w14:textId="77777777" w:rsidR="002F7CFB" w:rsidRPr="008B1943" w:rsidRDefault="002F7CFB" w:rsidP="002F7CFB">
      <w:pPr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07EF65A" w14:textId="1C442605" w:rsidR="002F7CFB" w:rsidRPr="008B1943" w:rsidRDefault="002F7CFB" w:rsidP="002F7CFB">
      <w:pPr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8809BA3" wp14:editId="03B04726">
            <wp:extent cx="5252085" cy="3469640"/>
            <wp:effectExtent l="0" t="0" r="571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truktur Organisasi.jp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2085" cy="3469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7F9C42" w14:textId="5C198C88" w:rsidR="002F7CFB" w:rsidRPr="008B1943" w:rsidRDefault="002F7CFB" w:rsidP="002F7CF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B31366A" w14:textId="5B14A9D4" w:rsidR="002F7CFB" w:rsidRPr="00D07EB9" w:rsidRDefault="00937AC7" w:rsidP="00937AC7">
      <w:pPr>
        <w:pStyle w:val="Caption"/>
        <w:jc w:val="center"/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</w:pPr>
      <w:r w:rsidRPr="00D07EB9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Gambar 2.</w:t>
      </w:r>
      <w:r w:rsidRPr="00D07EB9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fldChar w:fldCharType="begin"/>
      </w:r>
      <w:r w:rsidRPr="00D07EB9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instrText xml:space="preserve"> SEQ Gambar_2 \* ARABIC </w:instrText>
      </w:r>
      <w:r w:rsidRPr="00D07EB9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fldChar w:fldCharType="separate"/>
      </w:r>
      <w:r w:rsidR="00BC7387">
        <w:rPr>
          <w:rFonts w:ascii="Times New Roman" w:hAnsi="Times New Roman" w:cs="Times New Roman"/>
          <w:b/>
          <w:bCs/>
          <w:noProof/>
          <w:color w:val="000000" w:themeColor="text1"/>
          <w:sz w:val="22"/>
          <w:szCs w:val="22"/>
        </w:rPr>
        <w:t>1</w:t>
      </w:r>
      <w:r w:rsidRPr="00D07EB9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fldChar w:fldCharType="end"/>
      </w:r>
      <w:r w:rsidRPr="00D07EB9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 </w:t>
      </w:r>
      <w:proofErr w:type="spellStart"/>
      <w:r w:rsidR="00A65DA8" w:rsidRPr="00D07EB9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Struktur</w:t>
      </w:r>
      <w:proofErr w:type="spellEnd"/>
      <w:r w:rsidR="00A65DA8" w:rsidRPr="00D07EB9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 xml:space="preserve"> </w:t>
      </w:r>
      <w:proofErr w:type="spellStart"/>
      <w:r w:rsidR="00A65DA8" w:rsidRPr="00D07EB9">
        <w:rPr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t>Organisasi</w:t>
      </w:r>
      <w:proofErr w:type="spellEnd"/>
      <w:r w:rsidR="004962F3">
        <w:rPr>
          <w:rStyle w:val="FootnoteReference"/>
          <w:rFonts w:ascii="Times New Roman" w:hAnsi="Times New Roman" w:cs="Times New Roman"/>
          <w:b/>
          <w:bCs/>
          <w:color w:val="000000" w:themeColor="text1"/>
          <w:sz w:val="22"/>
          <w:szCs w:val="22"/>
        </w:rPr>
        <w:footnoteReference w:id="1"/>
      </w:r>
    </w:p>
    <w:p w14:paraId="4B015E5D" w14:textId="45D4DAAF" w:rsidR="002F7CFB" w:rsidRPr="00A65DA8" w:rsidRDefault="002F7CFB" w:rsidP="00CF7339">
      <w:pPr>
        <w:jc w:val="center"/>
        <w:rPr>
          <w:rFonts w:ascii="Times New Roman" w:hAnsi="Times New Roman" w:cs="Times New Roman"/>
        </w:rPr>
      </w:pPr>
    </w:p>
    <w:p w14:paraId="34684D72" w14:textId="7F7B9F4D" w:rsidR="002F7CFB" w:rsidRPr="008B1943" w:rsidRDefault="002F7CFB" w:rsidP="002F7CFB">
      <w:pPr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br w:type="page"/>
      </w:r>
    </w:p>
    <w:p w14:paraId="6FBA2177" w14:textId="77777777" w:rsidR="00FC0B13" w:rsidRDefault="00FC0B13" w:rsidP="00A65DA8">
      <w:pPr>
        <w:spacing w:after="0"/>
        <w:jc w:val="center"/>
        <w:rPr>
          <w:rFonts w:ascii="Times New Roman" w:hAnsi="Times New Roman" w:cs="Times New Roman"/>
          <w:b/>
          <w:bCs/>
          <w:sz w:val="28"/>
          <w:szCs w:val="28"/>
        </w:rPr>
        <w:sectPr w:rsidR="00FC0B13" w:rsidSect="00FC0B13">
          <w:headerReference w:type="default" r:id="rId22"/>
          <w:footerReference w:type="default" r:id="rId23"/>
          <w:pgSz w:w="12240" w:h="15840" w:code="1"/>
          <w:pgMar w:top="2268" w:right="1701" w:bottom="1701" w:left="2268" w:header="709" w:footer="709" w:gutter="0"/>
          <w:pgNumType w:start="6"/>
          <w:cols w:space="708"/>
          <w:docGrid w:linePitch="360"/>
        </w:sectPr>
      </w:pPr>
    </w:p>
    <w:p w14:paraId="449B3FB0" w14:textId="782CF4D9" w:rsidR="002F7CFB" w:rsidRPr="00A65DA8" w:rsidRDefault="002F7CFB" w:rsidP="000664C9">
      <w:pPr>
        <w:pStyle w:val="Heading1"/>
      </w:pPr>
      <w:bookmarkStart w:id="19" w:name="_Toc18437295"/>
      <w:r w:rsidRPr="00A65DA8">
        <w:lastRenderedPageBreak/>
        <w:t>BAB III</w:t>
      </w:r>
      <w:bookmarkEnd w:id="19"/>
    </w:p>
    <w:p w14:paraId="7D5FAD89" w14:textId="0679207B" w:rsidR="002F7CFB" w:rsidRPr="00A65DA8" w:rsidRDefault="002F7CFB" w:rsidP="00A65DA8">
      <w:pPr>
        <w:spacing w:after="0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65DA8">
        <w:rPr>
          <w:rFonts w:ascii="Times New Roman" w:hAnsi="Times New Roman" w:cs="Times New Roman"/>
          <w:b/>
          <w:bCs/>
          <w:sz w:val="28"/>
          <w:szCs w:val="28"/>
        </w:rPr>
        <w:t>DESKRIPSI TUGAS</w:t>
      </w:r>
    </w:p>
    <w:p w14:paraId="6FDFC035" w14:textId="75DDB3ED" w:rsidR="002F7CFB" w:rsidRPr="008B1943" w:rsidRDefault="002F7CFB" w:rsidP="002F7CF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54C82E8" w14:textId="414E9DC5" w:rsidR="002F7CFB" w:rsidRPr="00A65DA8" w:rsidRDefault="002F7CFB" w:rsidP="005F18B9">
      <w:pPr>
        <w:pStyle w:val="Heading2"/>
        <w:numPr>
          <w:ilvl w:val="0"/>
          <w:numId w:val="41"/>
        </w:numPr>
        <w:ind w:left="426"/>
      </w:pPr>
      <w:bookmarkStart w:id="20" w:name="_Toc18437296"/>
      <w:proofErr w:type="spellStart"/>
      <w:r w:rsidRPr="00A65DA8">
        <w:t>Gambaran</w:t>
      </w:r>
      <w:proofErr w:type="spellEnd"/>
      <w:r w:rsidRPr="00A65DA8">
        <w:t xml:space="preserve"> </w:t>
      </w:r>
      <w:proofErr w:type="spellStart"/>
      <w:r w:rsidRPr="00A65DA8">
        <w:t>Umum</w:t>
      </w:r>
      <w:proofErr w:type="spellEnd"/>
      <w:r w:rsidRPr="00A65DA8">
        <w:t xml:space="preserve"> </w:t>
      </w:r>
      <w:proofErr w:type="spellStart"/>
      <w:r w:rsidRPr="00A65DA8">
        <w:t>Kegiatan</w:t>
      </w:r>
      <w:proofErr w:type="spellEnd"/>
      <w:r w:rsidRPr="00A65DA8">
        <w:t xml:space="preserve"> KKP</w:t>
      </w:r>
      <w:bookmarkEnd w:id="20"/>
    </w:p>
    <w:p w14:paraId="4DEABC82" w14:textId="22340318" w:rsidR="002F7CFB" w:rsidRPr="008B1943" w:rsidRDefault="002F7CFB" w:rsidP="008A2BC0">
      <w:pPr>
        <w:spacing w:after="0"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(KKP)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m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01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gustu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2019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akhi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Jum’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30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gustu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2019.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Jadw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hadir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bt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ingg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ibu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agama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40676EF5" w14:textId="514FEDD0" w:rsidR="002F7CFB" w:rsidRPr="008B1943" w:rsidRDefault="002F7CFB" w:rsidP="008A2BC0">
      <w:pPr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 xml:space="preserve">J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r w:rsidR="0095639C">
        <w:rPr>
          <w:rFonts w:ascii="Times New Roman" w:hAnsi="Times New Roman" w:cs="Times New Roman"/>
          <w:sz w:val="24"/>
          <w:szCs w:val="24"/>
        </w:rPr>
        <w:t>jam</w:t>
      </w:r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nto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07</w:t>
      </w:r>
      <w:r w:rsidR="00042C2A" w:rsidRPr="008B1943">
        <w:rPr>
          <w:rFonts w:ascii="Times New Roman" w:hAnsi="Times New Roman" w:cs="Times New Roman"/>
          <w:sz w:val="24"/>
          <w:szCs w:val="24"/>
        </w:rPr>
        <w:t>:</w:t>
      </w:r>
      <w:r w:rsidRPr="008B1943">
        <w:rPr>
          <w:rFonts w:ascii="Times New Roman" w:hAnsi="Times New Roman" w:cs="Times New Roman"/>
          <w:sz w:val="24"/>
          <w:szCs w:val="24"/>
        </w:rPr>
        <w:t xml:space="preserve">30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akhi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 12:00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Senin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Kamis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Jum’at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 07:00 dan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berakhir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42C2A" w:rsidRPr="008B1943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042C2A" w:rsidRPr="008B1943">
        <w:rPr>
          <w:rFonts w:ascii="Times New Roman" w:hAnsi="Times New Roman" w:cs="Times New Roman"/>
          <w:sz w:val="24"/>
          <w:szCs w:val="24"/>
        </w:rPr>
        <w:t xml:space="preserve"> 11:00.</w:t>
      </w:r>
    </w:p>
    <w:p w14:paraId="04F253D4" w14:textId="6E3E01CE" w:rsidR="00A65DA8" w:rsidRPr="008B1943" w:rsidRDefault="00042C2A" w:rsidP="008A2BC0">
      <w:pPr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pada salah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IT divisi Pusat Dat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(PDE).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kerj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analisa</w:t>
      </w:r>
      <w:proofErr w:type="spellEnd"/>
      <w:r w:rsid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79C5" w:rsidRPr="008B1943">
        <w:rPr>
          <w:rFonts w:ascii="Times New Roman" w:hAnsi="Times New Roman" w:cs="Times New Roman"/>
          <w:sz w:val="24"/>
          <w:szCs w:val="24"/>
        </w:rPr>
        <w:t>Pasang</w:t>
      </w:r>
      <w:proofErr w:type="spellEnd"/>
      <w:r w:rsidR="004179C5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79C5" w:rsidRPr="008B194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4179C5" w:rsidRPr="008B1943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4179C5" w:rsidRPr="008B1943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="004179C5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7339"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anto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>.</w:t>
      </w:r>
    </w:p>
    <w:p w14:paraId="05C5220C" w14:textId="13D8E840" w:rsidR="00042C2A" w:rsidRDefault="00042C2A" w:rsidP="008A2BC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1126CDC" w14:textId="58A82CCA" w:rsidR="00A65DA8" w:rsidRDefault="00A65DA8" w:rsidP="005F18B9">
      <w:pPr>
        <w:pStyle w:val="Heading2"/>
        <w:numPr>
          <w:ilvl w:val="0"/>
          <w:numId w:val="41"/>
        </w:numPr>
        <w:ind w:left="426"/>
      </w:pPr>
      <w:bookmarkStart w:id="21" w:name="_Toc18437297"/>
      <w:proofErr w:type="spellStart"/>
      <w:r>
        <w:t>Identifikasi</w:t>
      </w:r>
      <w:proofErr w:type="spellEnd"/>
      <w:r>
        <w:t xml:space="preserve"> </w:t>
      </w:r>
      <w:proofErr w:type="spellStart"/>
      <w:r>
        <w:t>Masalah</w:t>
      </w:r>
      <w:bookmarkEnd w:id="21"/>
      <w:proofErr w:type="spellEnd"/>
    </w:p>
    <w:p w14:paraId="4217214B" w14:textId="21CF65D9" w:rsidR="00EB4D67" w:rsidRDefault="00A65DA8" w:rsidP="008A2BC0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</w:t>
      </w:r>
      <w:r w:rsidR="00EB4D67">
        <w:rPr>
          <w:rFonts w:ascii="Times New Roman" w:hAnsi="Times New Roman" w:cs="Times New Roman"/>
          <w:sz w:val="24"/>
          <w:szCs w:val="24"/>
        </w:rPr>
        <w:t>sarkan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Pasang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>:</w:t>
      </w:r>
    </w:p>
    <w:p w14:paraId="2C83094E" w14:textId="7EE0D6C1" w:rsidR="00EB4D67" w:rsidRDefault="00EB4D67" w:rsidP="005F18B9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i/>
          <w:iCs/>
          <w:sz w:val="24"/>
          <w:szCs w:val="24"/>
        </w:rPr>
        <w:t>input</w:t>
      </w:r>
      <w:r>
        <w:rPr>
          <w:rFonts w:ascii="Times New Roman" w:hAnsi="Times New Roman" w:cs="Times New Roman"/>
          <w:sz w:val="24"/>
          <w:szCs w:val="24"/>
        </w:rPr>
        <w:t xml:space="preserve">)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.</w:t>
      </w:r>
    </w:p>
    <w:p w14:paraId="747CBB6B" w14:textId="153228B4" w:rsidR="00EB4D67" w:rsidRDefault="00EB4D67" w:rsidP="005F18B9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mp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hap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0504B92" w14:textId="5BD82196" w:rsidR="00EB4D67" w:rsidRDefault="0095639C" w:rsidP="005F18B9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D8D6B1C" w14:textId="2C15CAB1" w:rsidR="0095639C" w:rsidRDefault="0095639C" w:rsidP="005F18B9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m </w:t>
      </w:r>
      <w:proofErr w:type="spellStart"/>
      <w:r>
        <w:rPr>
          <w:rFonts w:ascii="Times New Roman" w:hAnsi="Times New Roman" w:cs="Times New Roman"/>
          <w:sz w:val="24"/>
          <w:szCs w:val="24"/>
        </w:rPr>
        <w:t>kelu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i/>
          <w:iCs/>
          <w:sz w:val="24"/>
          <w:szCs w:val="24"/>
        </w:rPr>
        <w:t>output</w:t>
      </w:r>
      <w:r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e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inpu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.</w:t>
      </w:r>
    </w:p>
    <w:p w14:paraId="483F62CD" w14:textId="77777777" w:rsidR="00FC0B13" w:rsidRDefault="00FC0B13" w:rsidP="005F18B9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FC0B13" w:rsidSect="00FC0B13">
          <w:headerReference w:type="default" r:id="rId24"/>
          <w:footerReference w:type="default" r:id="rId25"/>
          <w:pgSz w:w="12240" w:h="15840" w:code="1"/>
          <w:pgMar w:top="2268" w:right="1701" w:bottom="1701" w:left="2268" w:header="709" w:footer="709" w:gutter="0"/>
          <w:pgNumType w:start="8"/>
          <w:cols w:space="708"/>
          <w:docGrid w:linePitch="360"/>
        </w:sectPr>
      </w:pPr>
    </w:p>
    <w:p w14:paraId="5B0DA3CB" w14:textId="52A2BD27" w:rsidR="00D43A95" w:rsidRPr="00EB4D67" w:rsidRDefault="00D43A95" w:rsidP="005F18B9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rack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5ACA49E" w14:textId="0B627726" w:rsidR="000664C9" w:rsidRPr="000664C9" w:rsidRDefault="00993256" w:rsidP="005F18B9">
      <w:pPr>
        <w:pStyle w:val="Heading2"/>
        <w:numPr>
          <w:ilvl w:val="1"/>
          <w:numId w:val="42"/>
        </w:numPr>
        <w:ind w:left="426" w:hanging="426"/>
      </w:pPr>
      <w:bookmarkStart w:id="22" w:name="_Toc18437298"/>
      <w:r>
        <w:t xml:space="preserve">Batasan </w:t>
      </w:r>
      <w:proofErr w:type="spellStart"/>
      <w:r>
        <w:t>Masalah</w:t>
      </w:r>
      <w:bookmarkEnd w:id="22"/>
      <w:proofErr w:type="spellEnd"/>
    </w:p>
    <w:p w14:paraId="6F89C94E" w14:textId="44EF1244" w:rsidR="00993256" w:rsidRDefault="00993256" w:rsidP="008A2BC0">
      <w:pPr>
        <w:pStyle w:val="ListParagraph"/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29C9D3C" w14:textId="7EBBE2FD" w:rsidR="00993256" w:rsidRDefault="00993256" w:rsidP="005F18B9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isa software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2BC0">
        <w:rPr>
          <w:rFonts w:ascii="Times New Roman" w:hAnsi="Times New Roman" w:cs="Times New Roman"/>
          <w:sz w:val="24"/>
          <w:szCs w:val="24"/>
        </w:rPr>
        <w:t>pergantian</w:t>
      </w:r>
      <w:proofErr w:type="spellEnd"/>
      <w:r w:rsidR="008A2BC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ada script coding.</w:t>
      </w:r>
    </w:p>
    <w:p w14:paraId="122EA476" w14:textId="7DA1E55A" w:rsidR="00993256" w:rsidRPr="00993256" w:rsidRDefault="00993256" w:rsidP="005F18B9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alisa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r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lowchart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isa dan prototype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8A2BC0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8A2BC0">
        <w:rPr>
          <w:rFonts w:ascii="Times New Roman" w:hAnsi="Times New Roman" w:cs="Times New Roman"/>
          <w:sz w:val="24"/>
          <w:szCs w:val="24"/>
        </w:rPr>
        <w:t>bila</w:t>
      </w:r>
      <w:proofErr w:type="spellEnd"/>
      <w:r w:rsidR="008A2B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2BC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8A2BC0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B088930" w14:textId="0DAB7539" w:rsidR="000664C9" w:rsidRPr="000664C9" w:rsidRDefault="00A65DA8" w:rsidP="005F18B9">
      <w:pPr>
        <w:pStyle w:val="Heading2"/>
        <w:numPr>
          <w:ilvl w:val="1"/>
          <w:numId w:val="42"/>
        </w:numPr>
      </w:pPr>
      <w:bookmarkStart w:id="23" w:name="_Toc18437299"/>
      <w:proofErr w:type="spellStart"/>
      <w:r w:rsidRPr="00A65DA8">
        <w:t>Uraian</w:t>
      </w:r>
      <w:proofErr w:type="spellEnd"/>
      <w:r w:rsidRPr="00A65DA8">
        <w:t xml:space="preserve"> </w:t>
      </w:r>
      <w:proofErr w:type="spellStart"/>
      <w:r w:rsidRPr="00A65DA8">
        <w:t>Tugas</w:t>
      </w:r>
      <w:bookmarkEnd w:id="23"/>
      <w:proofErr w:type="spellEnd"/>
    </w:p>
    <w:p w14:paraId="76F57540" w14:textId="2792B03E" w:rsidR="000664C9" w:rsidRPr="000664C9" w:rsidRDefault="00042C2A" w:rsidP="005F18B9">
      <w:pPr>
        <w:pStyle w:val="Heading3"/>
        <w:numPr>
          <w:ilvl w:val="2"/>
          <w:numId w:val="42"/>
        </w:numPr>
        <w:ind w:left="1134"/>
      </w:pPr>
      <w:bookmarkStart w:id="24" w:name="_Toc18437300"/>
      <w:proofErr w:type="spellStart"/>
      <w:r w:rsidRPr="008B1943">
        <w:t>Mempersiapkan</w:t>
      </w:r>
      <w:proofErr w:type="spellEnd"/>
      <w:r w:rsidRPr="008B1943">
        <w:t xml:space="preserve"> </w:t>
      </w:r>
      <w:proofErr w:type="spellStart"/>
      <w:r w:rsidRPr="008B1943">
        <w:t>dokumen</w:t>
      </w:r>
      <w:proofErr w:type="spellEnd"/>
      <w:r w:rsidRPr="008B1943">
        <w:t xml:space="preserve"> dan data </w:t>
      </w:r>
      <w:proofErr w:type="spellStart"/>
      <w:r w:rsidRPr="008B1943">
        <w:t>pendukung</w:t>
      </w:r>
      <w:proofErr w:type="spellEnd"/>
      <w:r w:rsidRPr="008B1943">
        <w:t>.</w:t>
      </w:r>
      <w:bookmarkEnd w:id="24"/>
    </w:p>
    <w:p w14:paraId="6973CDF8" w14:textId="1E6EDDE8" w:rsidR="000664C9" w:rsidRPr="000664C9" w:rsidRDefault="00042C2A" w:rsidP="005F18B9">
      <w:pPr>
        <w:pStyle w:val="Heading3"/>
        <w:numPr>
          <w:ilvl w:val="2"/>
          <w:numId w:val="42"/>
        </w:numPr>
        <w:ind w:left="1134"/>
      </w:pPr>
      <w:bookmarkStart w:id="25" w:name="_Toc18437301"/>
      <w:r w:rsidRPr="008B1943">
        <w:t xml:space="preserve">Analisa </w:t>
      </w:r>
      <w:proofErr w:type="spellStart"/>
      <w:r w:rsidRPr="008B1943">
        <w:t>aplikasi</w:t>
      </w:r>
      <w:proofErr w:type="spellEnd"/>
      <w:r w:rsidRPr="008B1943">
        <w:t xml:space="preserve"> </w:t>
      </w:r>
      <w:proofErr w:type="spellStart"/>
      <w:r w:rsidRPr="008B1943">
        <w:t>Pelayanan</w:t>
      </w:r>
      <w:proofErr w:type="spellEnd"/>
      <w:r w:rsidRPr="008B1943">
        <w:t>.</w:t>
      </w:r>
      <w:bookmarkEnd w:id="25"/>
    </w:p>
    <w:p w14:paraId="57215FDA" w14:textId="08586F94" w:rsidR="000664C9" w:rsidRPr="000664C9" w:rsidRDefault="00042C2A" w:rsidP="005F18B9">
      <w:pPr>
        <w:pStyle w:val="Heading3"/>
        <w:numPr>
          <w:ilvl w:val="2"/>
          <w:numId w:val="42"/>
        </w:numPr>
        <w:ind w:left="1134"/>
      </w:pPr>
      <w:bookmarkStart w:id="26" w:name="_Toc18437302"/>
      <w:proofErr w:type="spellStart"/>
      <w:r w:rsidRPr="008B1943">
        <w:t>Pembuatan</w:t>
      </w:r>
      <w:proofErr w:type="spellEnd"/>
      <w:r w:rsidRPr="008B1943">
        <w:t xml:space="preserve"> </w:t>
      </w:r>
      <w:r w:rsidRPr="008B1943">
        <w:rPr>
          <w:i/>
          <w:iCs/>
        </w:rPr>
        <w:t>Flowchart</w:t>
      </w:r>
      <w:r w:rsidR="00561B67" w:rsidRPr="008B1943">
        <w:t>.</w:t>
      </w:r>
      <w:bookmarkEnd w:id="26"/>
    </w:p>
    <w:p w14:paraId="22C91C31" w14:textId="1979D769" w:rsidR="000664C9" w:rsidRPr="000664C9" w:rsidRDefault="00042C2A" w:rsidP="005F18B9">
      <w:pPr>
        <w:pStyle w:val="Heading3"/>
        <w:numPr>
          <w:ilvl w:val="2"/>
          <w:numId w:val="42"/>
        </w:numPr>
        <w:ind w:left="1134"/>
      </w:pPr>
      <w:bookmarkStart w:id="27" w:name="_Toc18437303"/>
      <w:proofErr w:type="spellStart"/>
      <w:r w:rsidRPr="008B1943">
        <w:t>Pembuatan</w:t>
      </w:r>
      <w:proofErr w:type="spellEnd"/>
      <w:r w:rsidRPr="008B1943">
        <w:t xml:space="preserve"> </w:t>
      </w:r>
      <w:r w:rsidR="0095639C">
        <w:rPr>
          <w:i/>
          <w:iCs/>
        </w:rPr>
        <w:t>P</w:t>
      </w:r>
      <w:r w:rsidRPr="008B1943">
        <w:rPr>
          <w:i/>
          <w:iCs/>
        </w:rPr>
        <w:t>rototype</w:t>
      </w:r>
      <w:r w:rsidRPr="008B1943">
        <w:t>.</w:t>
      </w:r>
      <w:bookmarkEnd w:id="27"/>
    </w:p>
    <w:p w14:paraId="60D28EE6" w14:textId="77777777" w:rsidR="00CF7339" w:rsidRPr="008B1943" w:rsidRDefault="00CF7339" w:rsidP="008A2BC0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14:paraId="32C18B74" w14:textId="52E74DDD" w:rsidR="000664C9" w:rsidRPr="000664C9" w:rsidRDefault="00CF7339" w:rsidP="005F18B9">
      <w:pPr>
        <w:pStyle w:val="Heading2"/>
        <w:numPr>
          <w:ilvl w:val="1"/>
          <w:numId w:val="42"/>
        </w:numPr>
      </w:pPr>
      <w:bookmarkStart w:id="28" w:name="_Toc18437304"/>
      <w:r w:rsidRPr="00A65DA8">
        <w:t xml:space="preserve">Hasil </w:t>
      </w:r>
      <w:proofErr w:type="spellStart"/>
      <w:r w:rsidRPr="00A65DA8">
        <w:t>Observasi</w:t>
      </w:r>
      <w:bookmarkEnd w:id="28"/>
      <w:proofErr w:type="spellEnd"/>
    </w:p>
    <w:p w14:paraId="6FC10E16" w14:textId="5C00B8F8" w:rsidR="00CF7339" w:rsidRPr="008B1943" w:rsidRDefault="00CF7339" w:rsidP="008A2BC0">
      <w:pPr>
        <w:pStyle w:val="ListParagraph"/>
        <w:spacing w:line="360" w:lineRule="auto"/>
        <w:ind w:left="426" w:firstLine="425"/>
        <w:jc w:val="both"/>
        <w:rPr>
          <w:rFonts w:ascii="Times New Roman" w:hAnsi="Times New Roman" w:cs="Times New Roman"/>
          <w:sz w:val="24"/>
          <w:szCs w:val="24"/>
        </w:rPr>
      </w:pPr>
      <w:r w:rsidRPr="008B1943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KKP di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dala</w:t>
      </w:r>
      <w:r w:rsidR="003428AF" w:rsidRPr="008B1943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hamp</w:t>
      </w:r>
      <w:r w:rsidR="003428AF" w:rsidRPr="008B1943">
        <w:rPr>
          <w:rFonts w:ascii="Times New Roman" w:hAnsi="Times New Roman" w:cs="Times New Roman"/>
          <w:sz w:val="24"/>
          <w:szCs w:val="24"/>
        </w:rPr>
        <w:t>i</w:t>
      </w:r>
      <w:r w:rsidRPr="008B1943"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</w:t>
      </w:r>
      <w:r w:rsidR="00637130" w:rsidRPr="008B1943">
        <w:rPr>
          <w:rFonts w:ascii="Times New Roman" w:hAnsi="Times New Roman" w:cs="Times New Roman"/>
          <w:sz w:val="24"/>
          <w:szCs w:val="24"/>
        </w:rPr>
        <w:t>i</w:t>
      </w:r>
      <w:r w:rsidRPr="008B1943">
        <w:rPr>
          <w:rFonts w:ascii="Times New Roman" w:hAnsi="Times New Roman" w:cs="Times New Roman"/>
          <w:sz w:val="24"/>
          <w:szCs w:val="24"/>
        </w:rPr>
        <w:t>stem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rkomputera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tunai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dan non-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tunai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desktop dan web.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Pasang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website yang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EC068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068F" w:rsidRPr="008B1943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2018.</w:t>
      </w:r>
    </w:p>
    <w:p w14:paraId="7FF193A8" w14:textId="71BAA311" w:rsidR="00EC068F" w:rsidRPr="008B1943" w:rsidRDefault="00EC068F" w:rsidP="008A2BC0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EC5DF4" w14:textId="0C2EEA58" w:rsidR="00BE2433" w:rsidRPr="008B1943" w:rsidRDefault="00EC068F" w:rsidP="008A2BC0">
      <w:pPr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r w:rsidR="00EB4D67">
        <w:rPr>
          <w:rFonts w:ascii="Times New Roman" w:hAnsi="Times New Roman" w:cs="Times New Roman"/>
          <w:i/>
          <w:iCs/>
          <w:sz w:val="24"/>
          <w:szCs w:val="24"/>
        </w:rPr>
        <w:t>error</w:t>
      </w:r>
      <w:r w:rsidRPr="008B194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pasa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rekening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air PDAM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tangga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terdekat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Rayon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B1943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8AF" w:rsidRPr="008B1943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="003428A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8AF"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428A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8AF" w:rsidRPr="008B194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3428A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8AF" w:rsidRPr="008B194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3428A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8AF" w:rsidRPr="008B1943">
        <w:rPr>
          <w:rFonts w:ascii="Times New Roman" w:hAnsi="Times New Roman" w:cs="Times New Roman"/>
          <w:sz w:val="24"/>
          <w:szCs w:val="24"/>
        </w:rPr>
        <w:t>pasang</w:t>
      </w:r>
      <w:proofErr w:type="spellEnd"/>
      <w:r w:rsidR="003428A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428AF" w:rsidRPr="008B1943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3428AF" w:rsidRPr="008B19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428AF" w:rsidRPr="008B194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3428AF" w:rsidRPr="008B1943">
        <w:rPr>
          <w:rFonts w:ascii="Times New Roman" w:hAnsi="Times New Roman" w:cs="Times New Roman"/>
          <w:sz w:val="24"/>
          <w:szCs w:val="24"/>
        </w:rPr>
        <w:t xml:space="preserve"> Analisa </w:t>
      </w:r>
      <w:proofErr w:type="spellStart"/>
      <w:r w:rsidR="003428AF" w:rsidRPr="008B1943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="003428AF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1B67" w:rsidRPr="008B1943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="00561B67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1B67" w:rsidRPr="008B194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61B67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1B67" w:rsidRPr="008B1943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="00561B67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1B67" w:rsidRPr="008B194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561B67" w:rsidRPr="008B1943">
        <w:rPr>
          <w:rFonts w:ascii="Times New Roman" w:hAnsi="Times New Roman" w:cs="Times New Roman"/>
          <w:sz w:val="24"/>
          <w:szCs w:val="24"/>
        </w:rPr>
        <w:t xml:space="preserve"> pada system yang </w:t>
      </w:r>
      <w:proofErr w:type="spellStart"/>
      <w:r w:rsidR="00561B67" w:rsidRPr="008B194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561B67" w:rsidRPr="008B19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1B67" w:rsidRPr="008B1943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berkerja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B4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D67">
        <w:rPr>
          <w:rFonts w:ascii="Times New Roman" w:hAnsi="Times New Roman" w:cs="Times New Roman"/>
          <w:sz w:val="24"/>
          <w:szCs w:val="24"/>
        </w:rPr>
        <w:t>kedepannya</w:t>
      </w:r>
      <w:proofErr w:type="spellEnd"/>
      <w:r w:rsidR="00561B67" w:rsidRPr="008B1943">
        <w:rPr>
          <w:rFonts w:ascii="Times New Roman" w:hAnsi="Times New Roman" w:cs="Times New Roman"/>
          <w:sz w:val="24"/>
          <w:szCs w:val="24"/>
        </w:rPr>
        <w:t>.</w:t>
      </w:r>
    </w:p>
    <w:p w14:paraId="47361155" w14:textId="5887EF18" w:rsidR="00FC0B13" w:rsidRPr="000664C9" w:rsidRDefault="00FC0B13" w:rsidP="000664C9">
      <w:pPr>
        <w:spacing w:line="240" w:lineRule="auto"/>
        <w:ind w:left="426"/>
        <w:jc w:val="both"/>
        <w:rPr>
          <w:rFonts w:ascii="Times New Roman" w:hAnsi="Times New Roman" w:cs="Times New Roman"/>
          <w:sz w:val="24"/>
          <w:szCs w:val="24"/>
        </w:rPr>
        <w:sectPr w:rsidR="00FC0B13" w:rsidRPr="000664C9" w:rsidSect="00FC0B13">
          <w:headerReference w:type="default" r:id="rId26"/>
          <w:footerReference w:type="default" r:id="rId27"/>
          <w:pgSz w:w="12240" w:h="15840" w:code="1"/>
          <w:pgMar w:top="2268" w:right="1701" w:bottom="1701" w:left="2268" w:header="709" w:footer="709" w:gutter="0"/>
          <w:pgNumType w:start="9"/>
          <w:cols w:space="708"/>
          <w:docGrid w:linePitch="360"/>
        </w:sectPr>
      </w:pPr>
    </w:p>
    <w:p w14:paraId="244F9592" w14:textId="31DB5AC5" w:rsidR="00BE2433" w:rsidRPr="0095639C" w:rsidRDefault="00BE2433" w:rsidP="000664C9">
      <w:pPr>
        <w:pStyle w:val="Heading1"/>
      </w:pPr>
      <w:bookmarkStart w:id="29" w:name="_Toc18437305"/>
      <w:r w:rsidRPr="0095639C">
        <w:lastRenderedPageBreak/>
        <w:t>BAB IV</w:t>
      </w:r>
      <w:bookmarkEnd w:id="29"/>
    </w:p>
    <w:p w14:paraId="17466E7A" w14:textId="4A6C22EC" w:rsidR="00BE2433" w:rsidRDefault="00BE2433" w:rsidP="0095639C">
      <w:pPr>
        <w:spacing w:after="0" w:line="240" w:lineRule="auto"/>
        <w:ind w:left="426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95639C">
        <w:rPr>
          <w:rFonts w:ascii="Times New Roman" w:hAnsi="Times New Roman" w:cs="Times New Roman"/>
          <w:b/>
          <w:bCs/>
          <w:sz w:val="28"/>
          <w:szCs w:val="28"/>
        </w:rPr>
        <w:t>PAPARAN TUGAS</w:t>
      </w:r>
    </w:p>
    <w:p w14:paraId="3184A2CF" w14:textId="77777777" w:rsidR="0095639C" w:rsidRPr="0095639C" w:rsidRDefault="0095639C" w:rsidP="0095639C">
      <w:pPr>
        <w:spacing w:after="0" w:line="240" w:lineRule="auto"/>
        <w:ind w:left="426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5E86D2FA" w14:textId="10DE2004" w:rsidR="0095639C" w:rsidRPr="0095639C" w:rsidRDefault="0095639C" w:rsidP="005F18B9">
      <w:pPr>
        <w:pStyle w:val="Heading2"/>
        <w:numPr>
          <w:ilvl w:val="0"/>
          <w:numId w:val="43"/>
        </w:numPr>
        <w:ind w:left="426"/>
      </w:pPr>
      <w:bookmarkStart w:id="30" w:name="_Toc18437306"/>
      <w:r w:rsidRPr="0095639C">
        <w:t xml:space="preserve">Analisa </w:t>
      </w:r>
      <w:proofErr w:type="spellStart"/>
      <w:r w:rsidRPr="0095639C">
        <w:t>Sistem</w:t>
      </w:r>
      <w:bookmarkEnd w:id="30"/>
      <w:proofErr w:type="spellEnd"/>
    </w:p>
    <w:p w14:paraId="3A44B54C" w14:textId="33FB2A31" w:rsidR="009B4239" w:rsidRDefault="009B4239" w:rsidP="008A2BC0">
      <w:pPr>
        <w:pStyle w:val="ListParagraph"/>
        <w:spacing w:line="360" w:lineRule="auto"/>
        <w:ind w:left="426" w:firstLine="41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alis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="0095639C" w:rsidRPr="0095639C">
        <w:rPr>
          <w:rFonts w:ascii="Times New Roman" w:hAnsi="Times New Roman" w:cs="Times New Roman"/>
          <w:sz w:val="24"/>
          <w:szCs w:val="24"/>
        </w:rPr>
        <w:t>enguraian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utuh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bagian-bagian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komponennya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maksud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mengidentifikasikan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hambatan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diusulkan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639C" w:rsidRPr="0095639C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="0095639C" w:rsidRPr="0095639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ngenal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ipecahka</w:t>
      </w:r>
      <w:r>
        <w:rPr>
          <w:rFonts w:ascii="Times New Roman" w:hAnsi="Times New Roman" w:cs="Times New Roman"/>
          <w:sz w:val="24"/>
          <w:szCs w:val="24"/>
        </w:rPr>
        <w:t>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47EF65F" w14:textId="433FADBD" w:rsidR="0095639C" w:rsidRPr="00937AC7" w:rsidRDefault="009B4239" w:rsidP="005F18B9">
      <w:pPr>
        <w:pStyle w:val="Heading2"/>
        <w:numPr>
          <w:ilvl w:val="0"/>
          <w:numId w:val="43"/>
        </w:numPr>
        <w:ind w:left="426"/>
      </w:pPr>
      <w:bookmarkStart w:id="31" w:name="_Toc18437307"/>
      <w:r w:rsidRPr="00937AC7">
        <w:t>Flowchart</w:t>
      </w:r>
      <w:bookmarkEnd w:id="31"/>
    </w:p>
    <w:p w14:paraId="7E096010" w14:textId="77777777" w:rsidR="00937AC7" w:rsidRDefault="009B4239" w:rsidP="008A2BC0">
      <w:pPr>
        <w:pStyle w:val="ListParagraph"/>
        <w:spacing w:line="360" w:lineRule="auto"/>
        <w:ind w:left="426" w:firstLine="414"/>
        <w:jc w:val="both"/>
        <w:rPr>
          <w:rFonts w:ascii="Times New Roman" w:hAnsi="Times New Roman" w:cs="Times New Roman"/>
          <w:sz w:val="24"/>
          <w:szCs w:val="24"/>
        </w:rPr>
      </w:pPr>
      <w:r w:rsidRPr="00937AC7">
        <w:rPr>
          <w:rFonts w:ascii="Times New Roman" w:hAnsi="Times New Roman" w:cs="Times New Roman"/>
          <w:i/>
          <w:iCs/>
          <w:sz w:val="24"/>
          <w:szCs w:val="24"/>
        </w:rPr>
        <w:t>Flowchart</w:t>
      </w:r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untai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imbol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(chart) yang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alir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(</w:t>
      </w:r>
      <w:r w:rsidRPr="00937AC7">
        <w:rPr>
          <w:rFonts w:ascii="Times New Roman" w:hAnsi="Times New Roman" w:cs="Times New Roman"/>
          <w:i/>
          <w:iCs/>
          <w:sz w:val="24"/>
          <w:szCs w:val="24"/>
        </w:rPr>
        <w:t>flow</w:t>
      </w:r>
      <w:r w:rsidRPr="009B4239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data (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uarga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, 2003:6). Flowchart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analis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dan programmer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egmen-segme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alternatifalternatif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pengoperasi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. </w:t>
      </w:r>
      <w:r w:rsidRPr="00937AC7">
        <w:rPr>
          <w:rFonts w:ascii="Times New Roman" w:hAnsi="Times New Roman" w:cs="Times New Roman"/>
          <w:i/>
          <w:iCs/>
          <w:sz w:val="24"/>
          <w:szCs w:val="24"/>
        </w:rPr>
        <w:t>Flowchart</w:t>
      </w:r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iusul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. </w:t>
      </w:r>
      <w:r w:rsidRPr="00937AC7">
        <w:rPr>
          <w:rFonts w:ascii="Times New Roman" w:hAnsi="Times New Roman" w:cs="Times New Roman"/>
          <w:i/>
          <w:iCs/>
          <w:sz w:val="24"/>
          <w:szCs w:val="24"/>
        </w:rPr>
        <w:t>Flowchart</w:t>
      </w:r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bantu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Rachmat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(2010), pada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r w:rsidRPr="00937AC7">
        <w:rPr>
          <w:rFonts w:ascii="Times New Roman" w:hAnsi="Times New Roman" w:cs="Times New Roman"/>
          <w:i/>
          <w:iCs/>
          <w:sz w:val="24"/>
          <w:szCs w:val="24"/>
        </w:rPr>
        <w:t>flowchart</w:t>
      </w:r>
      <w:r w:rsidRPr="009B423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analis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programmer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4239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B4239">
        <w:rPr>
          <w:rFonts w:ascii="Times New Roman" w:hAnsi="Times New Roman" w:cs="Times New Roman"/>
          <w:sz w:val="24"/>
          <w:szCs w:val="24"/>
        </w:rPr>
        <w:t xml:space="preserve">:   </w:t>
      </w:r>
    </w:p>
    <w:p w14:paraId="36590844" w14:textId="109EF2D8" w:rsidR="00937AC7" w:rsidRDefault="009B4239" w:rsidP="005F18B9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37AC7">
        <w:rPr>
          <w:rFonts w:ascii="Times New Roman" w:hAnsi="Times New Roman" w:cs="Times New Roman"/>
          <w:i/>
          <w:iCs/>
          <w:sz w:val="24"/>
          <w:szCs w:val="24"/>
        </w:rPr>
        <w:t>Flowchart</w:t>
      </w:r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igambar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448A06B" w14:textId="77777777" w:rsidR="00937AC7" w:rsidRDefault="009B4239" w:rsidP="005F18B9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7AC7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r w:rsidRPr="00937AC7">
        <w:rPr>
          <w:rFonts w:ascii="Times New Roman" w:hAnsi="Times New Roman" w:cs="Times New Roman"/>
          <w:i/>
          <w:iCs/>
          <w:sz w:val="24"/>
          <w:szCs w:val="24"/>
        </w:rPr>
        <w:t>flowchart</w:t>
      </w:r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232E3DD" w14:textId="77777777" w:rsidR="00937AC7" w:rsidRDefault="009B4239" w:rsidP="005F18B9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7AC7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mana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dan di mana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berakhirnya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BCCA92F" w14:textId="77777777" w:rsidR="00937AC7" w:rsidRDefault="009B4239" w:rsidP="005F18B9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7AC7">
        <w:rPr>
          <w:rFonts w:ascii="Times New Roman" w:hAnsi="Times New Roman" w:cs="Times New Roman"/>
          <w:sz w:val="24"/>
          <w:szCs w:val="24"/>
        </w:rPr>
        <w:t>Masing-masing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r w:rsidRPr="00937AC7">
        <w:rPr>
          <w:rFonts w:ascii="Times New Roman" w:hAnsi="Times New Roman" w:cs="Times New Roman"/>
          <w:i/>
          <w:iCs/>
          <w:sz w:val="24"/>
          <w:szCs w:val="24"/>
        </w:rPr>
        <w:t>flowchart</w:t>
      </w:r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kata yang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mewakili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07395A4" w14:textId="77777777" w:rsidR="00FC0B13" w:rsidRDefault="00FC0B13" w:rsidP="005F18B9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FC0B13" w:rsidSect="00FC0B13">
          <w:headerReference w:type="default" r:id="rId28"/>
          <w:footerReference w:type="default" r:id="rId29"/>
          <w:pgSz w:w="12240" w:h="15840" w:code="1"/>
          <w:pgMar w:top="2268" w:right="1701" w:bottom="1701" w:left="2268" w:header="709" w:footer="709" w:gutter="0"/>
          <w:pgNumType w:start="10"/>
          <w:cols w:space="708"/>
          <w:docGrid w:linePitch="360"/>
        </w:sectPr>
      </w:pPr>
    </w:p>
    <w:p w14:paraId="1CCF6668" w14:textId="0043B496" w:rsidR="00937AC7" w:rsidRDefault="009B4239" w:rsidP="005F18B9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7AC7">
        <w:rPr>
          <w:rFonts w:ascii="Times New Roman" w:hAnsi="Times New Roman" w:cs="Times New Roman"/>
          <w:sz w:val="24"/>
          <w:szCs w:val="24"/>
        </w:rPr>
        <w:lastRenderedPageBreak/>
        <w:t>Masing-masing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r w:rsidRPr="00937AC7">
        <w:rPr>
          <w:rFonts w:ascii="Times New Roman" w:hAnsi="Times New Roman" w:cs="Times New Roman"/>
          <w:i/>
          <w:iCs/>
          <w:sz w:val="24"/>
          <w:szCs w:val="24"/>
        </w:rPr>
        <w:t>flowchart</w:t>
      </w:r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CF8FBAE" w14:textId="06505C19" w:rsidR="009B4239" w:rsidRDefault="009B4239" w:rsidP="005F18B9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37AC7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terpotong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simbol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37AC7">
        <w:rPr>
          <w:rFonts w:ascii="Times New Roman" w:hAnsi="Times New Roman" w:cs="Times New Roman"/>
          <w:sz w:val="24"/>
          <w:szCs w:val="24"/>
        </w:rPr>
        <w:t>penghubung</w:t>
      </w:r>
      <w:proofErr w:type="spellEnd"/>
      <w:r w:rsidRPr="00937AC7">
        <w:rPr>
          <w:rFonts w:ascii="Times New Roman" w:hAnsi="Times New Roman" w:cs="Times New Roman"/>
          <w:sz w:val="24"/>
          <w:szCs w:val="24"/>
        </w:rPr>
        <w:t>.</w:t>
      </w:r>
      <w:r w:rsidR="00937AC7">
        <w:rPr>
          <w:rFonts w:ascii="Times New Roman" w:hAnsi="Times New Roman" w:cs="Times New Roman"/>
          <w:sz w:val="24"/>
          <w:szCs w:val="24"/>
        </w:rPr>
        <w:t xml:space="preserve"> </w:t>
      </w:r>
      <w:r w:rsidR="00937AC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F0D3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Dalam","given":"Langkah-langkah D I","non-dropping-particle":"","parse-names":false,"suffix":""},{"dropping-particle":"","family":"Sistem","given":"Analisis","non-dropping-particle":"","parse-names":false,"suffix":""}],"id":"ITEM-1","issued":{"date-parts":[["0"]]},"page":"1-22","title":"Analisis sistem 1.","type":"article-journal"},"uris":["http://www.mendeley.com/documents/?uuid=bc0137a3-7fbd-42c8-bde9-561ae3c7abf9"]}],"mendeley":{"formattedCitation":"(Dalam &amp; Sistem, n.d.)","plainTextFormattedCitation":"(Dalam &amp; Sistem, n.d.)","previouslyFormattedCitation":"(Dalam &amp; Sistem, n.d.)"},"properties":{"noteIndex":0},"schema":"https://github.com/citation-style-language/schema/raw/master/csl-citation.json"}</w:instrText>
      </w:r>
      <w:r w:rsidR="00937AC7">
        <w:rPr>
          <w:rFonts w:ascii="Times New Roman" w:hAnsi="Times New Roman" w:cs="Times New Roman"/>
          <w:sz w:val="24"/>
          <w:szCs w:val="24"/>
        </w:rPr>
        <w:fldChar w:fldCharType="separate"/>
      </w:r>
      <w:r w:rsidR="00937AC7" w:rsidRPr="00937AC7">
        <w:rPr>
          <w:rFonts w:ascii="Times New Roman" w:hAnsi="Times New Roman" w:cs="Times New Roman"/>
          <w:noProof/>
          <w:sz w:val="24"/>
          <w:szCs w:val="24"/>
        </w:rPr>
        <w:t>(Dalam &amp; Sistem, n.d.)</w:t>
      </w:r>
      <w:r w:rsidR="00937AC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31359BD" w14:textId="77777777" w:rsidR="001B196B" w:rsidRDefault="001B196B" w:rsidP="008A2BC0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C7097E3" w14:textId="29EE2C01" w:rsidR="001B196B" w:rsidRPr="001B196B" w:rsidRDefault="001B196B" w:rsidP="005F18B9">
      <w:pPr>
        <w:pStyle w:val="Heading2"/>
        <w:numPr>
          <w:ilvl w:val="0"/>
          <w:numId w:val="43"/>
        </w:numPr>
        <w:ind w:left="426"/>
      </w:pPr>
      <w:bookmarkStart w:id="32" w:name="_Toc18437308"/>
      <w:r w:rsidRPr="001B196B">
        <w:t>Prototype</w:t>
      </w:r>
      <w:bookmarkEnd w:id="32"/>
    </w:p>
    <w:p w14:paraId="22D8741E" w14:textId="1F18157F" w:rsidR="00720BCD" w:rsidRDefault="001B196B" w:rsidP="008A2BC0">
      <w:pPr>
        <w:pStyle w:val="ListParagraph"/>
        <w:spacing w:line="360" w:lineRule="auto"/>
        <w:ind w:left="426" w:firstLine="41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totype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B196B">
        <w:rPr>
          <w:rFonts w:ascii="Times New Roman" w:hAnsi="Times New Roman" w:cs="Times New Roman"/>
          <w:sz w:val="24"/>
          <w:szCs w:val="24"/>
        </w:rPr>
        <w:t xml:space="preserve">proses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diaktakan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dikerjakan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nanti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prototyping,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proses dan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196B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1B196B">
        <w:rPr>
          <w:rFonts w:ascii="Times New Roman" w:hAnsi="Times New Roman" w:cs="Times New Roman"/>
          <w:sz w:val="24"/>
          <w:szCs w:val="24"/>
        </w:rPr>
        <w:t>.</w:t>
      </w:r>
    </w:p>
    <w:p w14:paraId="125290D3" w14:textId="77777777" w:rsidR="006661DF" w:rsidRDefault="006661DF" w:rsidP="008A2BC0">
      <w:pPr>
        <w:pStyle w:val="ListParagraph"/>
        <w:spacing w:line="360" w:lineRule="auto"/>
        <w:ind w:firstLine="414"/>
        <w:jc w:val="both"/>
        <w:rPr>
          <w:rFonts w:ascii="Times New Roman" w:hAnsi="Times New Roman" w:cs="Times New Roman"/>
          <w:sz w:val="24"/>
          <w:szCs w:val="24"/>
        </w:rPr>
      </w:pPr>
    </w:p>
    <w:p w14:paraId="29426442" w14:textId="1D7BC0A1" w:rsidR="001B196B" w:rsidRPr="006661DF" w:rsidRDefault="00720BCD" w:rsidP="005F18B9">
      <w:pPr>
        <w:pStyle w:val="Heading2"/>
        <w:numPr>
          <w:ilvl w:val="0"/>
          <w:numId w:val="43"/>
        </w:numPr>
        <w:ind w:left="426"/>
      </w:pPr>
      <w:bookmarkStart w:id="33" w:name="_Toc18437309"/>
      <w:proofErr w:type="spellStart"/>
      <w:r w:rsidRPr="006661DF">
        <w:t>Deskripsi</w:t>
      </w:r>
      <w:proofErr w:type="spellEnd"/>
      <w:r w:rsidRPr="006661DF">
        <w:t xml:space="preserve"> </w:t>
      </w:r>
      <w:proofErr w:type="spellStart"/>
      <w:r w:rsidRPr="006661DF">
        <w:t>Aplikasi</w:t>
      </w:r>
      <w:proofErr w:type="spellEnd"/>
      <w:r w:rsidRPr="006661DF">
        <w:t xml:space="preserve"> </w:t>
      </w:r>
      <w:proofErr w:type="spellStart"/>
      <w:r w:rsidRPr="006661DF">
        <w:t>Pasang</w:t>
      </w:r>
      <w:proofErr w:type="spellEnd"/>
      <w:r w:rsidRPr="006661DF">
        <w:t xml:space="preserve"> </w:t>
      </w:r>
      <w:proofErr w:type="spellStart"/>
      <w:r w:rsidRPr="006661DF">
        <w:t>Baru</w:t>
      </w:r>
      <w:proofErr w:type="spellEnd"/>
      <w:r w:rsidRPr="006661DF">
        <w:t xml:space="preserve"> &amp; </w:t>
      </w:r>
      <w:proofErr w:type="spellStart"/>
      <w:r w:rsidRPr="006661DF">
        <w:t>Pelayanan</w:t>
      </w:r>
      <w:proofErr w:type="spellEnd"/>
      <w:r w:rsidRPr="006661DF">
        <w:t xml:space="preserve"> </w:t>
      </w:r>
      <w:proofErr w:type="spellStart"/>
      <w:r w:rsidRPr="006661DF">
        <w:t>Lainnya</w:t>
      </w:r>
      <w:bookmarkEnd w:id="33"/>
      <w:proofErr w:type="spellEnd"/>
    </w:p>
    <w:p w14:paraId="1F8658E1" w14:textId="77777777" w:rsidR="00720BCD" w:rsidRDefault="00720BCD" w:rsidP="008A2BC0">
      <w:pPr>
        <w:pStyle w:val="ListParagraph"/>
        <w:spacing w:line="360" w:lineRule="auto"/>
        <w:ind w:left="426" w:firstLine="29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PDAM </w:t>
      </w:r>
      <w:proofErr w:type="spellStart"/>
      <w:r>
        <w:rPr>
          <w:rFonts w:ascii="Times New Roman" w:hAnsi="Times New Roman" w:cs="Times New Roman"/>
          <w:sz w:val="24"/>
          <w:szCs w:val="24"/>
        </w:rPr>
        <w:t>G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00C7B92" w14:textId="77777777" w:rsidR="00720BCD" w:rsidRDefault="00720BCD" w:rsidP="005F18B9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sana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</w:p>
    <w:p w14:paraId="79ED3C9E" w14:textId="77777777" w:rsidR="00720BCD" w:rsidRDefault="00720BCD" w:rsidP="005F18B9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bali</w:t>
      </w:r>
      <w:proofErr w:type="spellEnd"/>
    </w:p>
    <w:p w14:paraId="1D3B7C87" w14:textId="77777777" w:rsidR="00720BCD" w:rsidRDefault="00720BCD" w:rsidP="005F18B9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ma</w:t>
      </w:r>
    </w:p>
    <w:p w14:paraId="0E25035D" w14:textId="77777777" w:rsidR="00720BCD" w:rsidRDefault="00720BCD" w:rsidP="005F18B9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i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er</w:t>
      </w:r>
    </w:p>
    <w:p w14:paraId="3CFEC2BA" w14:textId="77777777" w:rsidR="00720BCD" w:rsidRDefault="00720BCD" w:rsidP="005F18B9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ng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r</w:t>
      </w:r>
    </w:p>
    <w:p w14:paraId="14813F67" w14:textId="77777777" w:rsidR="00720BCD" w:rsidRDefault="00720BCD" w:rsidP="005F18B9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ter </w:t>
      </w:r>
      <w:proofErr w:type="spellStart"/>
      <w:r>
        <w:rPr>
          <w:rFonts w:ascii="Times New Roman" w:hAnsi="Times New Roman" w:cs="Times New Roman"/>
          <w:sz w:val="24"/>
          <w:szCs w:val="24"/>
        </w:rPr>
        <w:t>Hilang</w:t>
      </w:r>
      <w:proofErr w:type="spellEnd"/>
    </w:p>
    <w:p w14:paraId="3D6A0020" w14:textId="77777777" w:rsidR="00720BCD" w:rsidRDefault="00720BCD" w:rsidP="005F18B9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r</w:t>
      </w:r>
    </w:p>
    <w:p w14:paraId="1BA79271" w14:textId="6A392C7B" w:rsidR="00720BCD" w:rsidRPr="00720BCD" w:rsidRDefault="00720BCD" w:rsidP="005F18B9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r</w:t>
      </w:r>
    </w:p>
    <w:p w14:paraId="2E6C5EE6" w14:textId="017112D4" w:rsidR="00BB4ADD" w:rsidRDefault="00BB4ADD" w:rsidP="008A2BC0">
      <w:pPr>
        <w:pStyle w:val="ListParagraph"/>
        <w:spacing w:line="360" w:lineRule="auto"/>
        <w:ind w:left="1429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A0F547F" w14:textId="365A6FE9" w:rsidR="00957670" w:rsidRPr="00957670" w:rsidRDefault="00720BCD" w:rsidP="005765CE">
      <w:pPr>
        <w:pStyle w:val="Heading2"/>
        <w:numPr>
          <w:ilvl w:val="1"/>
          <w:numId w:val="5"/>
        </w:numPr>
        <w:spacing w:after="0" w:line="360" w:lineRule="auto"/>
        <w:ind w:left="709"/>
      </w:pPr>
      <w:bookmarkStart w:id="34" w:name="_Toc18437310"/>
      <w:r>
        <w:lastRenderedPageBreak/>
        <w:t xml:space="preserve">Analisa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asang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&amp; </w:t>
      </w:r>
      <w:proofErr w:type="spellStart"/>
      <w:r>
        <w:t>Pelayanan</w:t>
      </w:r>
      <w:proofErr w:type="spellEnd"/>
      <w:r>
        <w:t xml:space="preserve"> </w:t>
      </w:r>
      <w:proofErr w:type="spellStart"/>
      <w:r>
        <w:t>Lainnya</w:t>
      </w:r>
      <w:bookmarkEnd w:id="34"/>
      <w:proofErr w:type="spellEnd"/>
    </w:p>
    <w:p w14:paraId="78B7504D" w14:textId="0809E0DD" w:rsidR="00957670" w:rsidRPr="00957670" w:rsidRDefault="00421A16" w:rsidP="005765CE">
      <w:pPr>
        <w:pStyle w:val="Heading3"/>
        <w:numPr>
          <w:ilvl w:val="2"/>
          <w:numId w:val="3"/>
        </w:numPr>
        <w:spacing w:line="360" w:lineRule="auto"/>
        <w:ind w:left="993"/>
      </w:pPr>
      <w:bookmarkStart w:id="35" w:name="_Toc18437311"/>
      <w:proofErr w:type="spellStart"/>
      <w:r>
        <w:t>Pasang</w:t>
      </w:r>
      <w:proofErr w:type="spellEnd"/>
      <w:r>
        <w:t xml:space="preserve"> </w:t>
      </w:r>
      <w:proofErr w:type="spellStart"/>
      <w:r>
        <w:t>Baru</w:t>
      </w:r>
      <w:bookmarkEnd w:id="35"/>
      <w:proofErr w:type="spellEnd"/>
    </w:p>
    <w:p w14:paraId="30664FC1" w14:textId="0AD3DC26" w:rsidR="005D0A1F" w:rsidRPr="005765CE" w:rsidRDefault="005D0A1F" w:rsidP="005765CE">
      <w:pPr>
        <w:pStyle w:val="Heading4"/>
        <w:spacing w:line="360" w:lineRule="auto"/>
        <w:ind w:firstLine="273"/>
      </w:pPr>
      <w:r w:rsidRPr="005765CE">
        <w:t xml:space="preserve">  4.5.1.1 </w:t>
      </w:r>
      <w:r w:rsidR="00421A16" w:rsidRPr="005765CE">
        <w:t xml:space="preserve">Form </w:t>
      </w:r>
      <w:proofErr w:type="spellStart"/>
      <w:r w:rsidR="00421A16" w:rsidRPr="005765CE">
        <w:t>Pendaftaran</w:t>
      </w:r>
      <w:proofErr w:type="spellEnd"/>
      <w:r w:rsidR="00421A16" w:rsidRPr="005765CE">
        <w:t xml:space="preserve"> </w:t>
      </w:r>
      <w:proofErr w:type="spellStart"/>
      <w:r w:rsidR="00421A16" w:rsidRPr="005765CE">
        <w:t>Pasang</w:t>
      </w:r>
      <w:proofErr w:type="spellEnd"/>
      <w:r w:rsidR="00421A16" w:rsidRPr="005765CE">
        <w:t xml:space="preserve"> </w:t>
      </w:r>
      <w:proofErr w:type="spellStart"/>
      <w:r w:rsidR="00421A16" w:rsidRPr="005765CE">
        <w:t>Baru</w:t>
      </w:r>
      <w:proofErr w:type="spellEnd"/>
    </w:p>
    <w:p w14:paraId="6CF384CC" w14:textId="69B6038E" w:rsidR="00DC72C8" w:rsidRPr="009E3B25" w:rsidRDefault="00DC72C8" w:rsidP="005D0A1F">
      <w:pPr>
        <w:pStyle w:val="ListParagraph"/>
        <w:spacing w:after="0" w:line="360" w:lineRule="auto"/>
        <w:ind w:left="1134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i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ft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tbl>
      <w:tblPr>
        <w:tblStyle w:val="TableGrid"/>
        <w:tblpPr w:leftFromText="180" w:rightFromText="180" w:vertAnchor="text" w:horzAnchor="margin" w:tblpXSpec="center" w:tblpY="329"/>
        <w:tblW w:w="0" w:type="auto"/>
        <w:tblLook w:val="04A0" w:firstRow="1" w:lastRow="0" w:firstColumn="1" w:lastColumn="0" w:noHBand="0" w:noVBand="1"/>
      </w:tblPr>
      <w:tblGrid>
        <w:gridCol w:w="1843"/>
        <w:gridCol w:w="2977"/>
        <w:gridCol w:w="1745"/>
      </w:tblGrid>
      <w:tr w:rsidR="0030516F" w:rsidRPr="009E3B25" w14:paraId="340EC3B4" w14:textId="77777777" w:rsidTr="0030516F">
        <w:tc>
          <w:tcPr>
            <w:tcW w:w="1843" w:type="dxa"/>
          </w:tcPr>
          <w:p w14:paraId="1D3813DB" w14:textId="77777777" w:rsidR="0030516F" w:rsidRPr="009E3B25" w:rsidRDefault="0030516F" w:rsidP="0030516F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E3B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asalah</w:t>
            </w:r>
            <w:proofErr w:type="spellEnd"/>
          </w:p>
        </w:tc>
        <w:tc>
          <w:tcPr>
            <w:tcW w:w="2977" w:type="dxa"/>
          </w:tcPr>
          <w:p w14:paraId="0B5E82D1" w14:textId="77777777" w:rsidR="0030516F" w:rsidRPr="009E3B25" w:rsidRDefault="0030516F" w:rsidP="0030516F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E3B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yelesaian</w:t>
            </w:r>
            <w:proofErr w:type="spellEnd"/>
          </w:p>
        </w:tc>
        <w:tc>
          <w:tcPr>
            <w:tcW w:w="1745" w:type="dxa"/>
          </w:tcPr>
          <w:p w14:paraId="43CD3FA0" w14:textId="77777777" w:rsidR="0030516F" w:rsidRPr="009E3B25" w:rsidRDefault="0030516F" w:rsidP="0030516F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E3B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lasan</w:t>
            </w:r>
            <w:proofErr w:type="spellEnd"/>
          </w:p>
        </w:tc>
      </w:tr>
      <w:tr w:rsidR="0030516F" w:rsidRPr="009E3B25" w14:paraId="44B043BF" w14:textId="77777777" w:rsidTr="0030516F">
        <w:tc>
          <w:tcPr>
            <w:tcW w:w="1843" w:type="dxa"/>
          </w:tcPr>
          <w:p w14:paraId="35769D6B" w14:textId="77777777" w:rsidR="0030516F" w:rsidRPr="009E3B25" w:rsidRDefault="0030516F" w:rsidP="005F18B9">
            <w:pPr>
              <w:pStyle w:val="ListParagraph"/>
              <w:numPr>
                <w:ilvl w:val="0"/>
                <w:numId w:val="9"/>
              </w:numPr>
              <w:ind w:left="167" w:hanging="218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ad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fitur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ag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langg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aru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ngetahu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ngetahu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rekening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air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etangg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erdekat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  <w:p w14:paraId="2281E139" w14:textId="77777777" w:rsidR="0030516F" w:rsidRPr="009E3B25" w:rsidRDefault="0030516F" w:rsidP="005F18B9">
            <w:pPr>
              <w:pStyle w:val="ListParagraph"/>
              <w:numPr>
                <w:ilvl w:val="0"/>
                <w:numId w:val="9"/>
              </w:numPr>
              <w:ind w:left="167" w:hanging="218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ad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ejelas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ole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osong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aat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rtam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kali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akses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  <w:p w14:paraId="6BAA08E4" w14:textId="77777777" w:rsidR="0030516F" w:rsidRPr="009E3B25" w:rsidRDefault="0030516F" w:rsidP="005F18B9">
            <w:pPr>
              <w:pStyle w:val="ListParagraph"/>
              <w:numPr>
                <w:ilvl w:val="0"/>
                <w:numId w:val="9"/>
              </w:numPr>
              <w:ind w:left="167" w:hanging="218"/>
              <w:rPr>
                <w:rFonts w:ascii="Times New Roman" w:hAnsi="Times New Roman" w:cs="Times New Roman"/>
              </w:rPr>
            </w:pPr>
            <w:r w:rsidRPr="009E3B25">
              <w:rPr>
                <w:rFonts w:ascii="Times New Roman" w:hAnsi="Times New Roman" w:cs="Times New Roman"/>
              </w:rPr>
              <w:t xml:space="preserve">Banyak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arakter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esua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eng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yang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input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pada textbox.</w:t>
            </w:r>
          </w:p>
        </w:tc>
        <w:tc>
          <w:tcPr>
            <w:tcW w:w="2977" w:type="dxa"/>
          </w:tcPr>
          <w:p w14:paraId="75241414" w14:textId="77777777" w:rsidR="0030516F" w:rsidRPr="009E3B25" w:rsidRDefault="0030516F" w:rsidP="005F18B9">
            <w:pPr>
              <w:pStyle w:val="ListParagraph"/>
              <w:numPr>
                <w:ilvl w:val="0"/>
                <w:numId w:val="10"/>
              </w:numPr>
              <w:ind w:left="315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Masala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rtam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: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namba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2 radio button, 1 radio button </w:t>
            </w:r>
            <w:proofErr w:type="spellStart"/>
            <w:r w:rsidRPr="009E3B25">
              <w:rPr>
                <w:rFonts w:ascii="Times New Roman" w:hAnsi="Times New Roman" w:cs="Times New Roman"/>
              </w:rPr>
              <w:t>untu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langg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ngetahu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rekening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air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erdekat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n 1 radio button </w:t>
            </w:r>
            <w:proofErr w:type="spellStart"/>
            <w:r w:rsidRPr="009E3B25">
              <w:rPr>
                <w:rFonts w:ascii="Times New Roman" w:hAnsi="Times New Roman" w:cs="Times New Roman"/>
              </w:rPr>
              <w:t>untu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orang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ngetahu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rekening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air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erdekat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  <w:p w14:paraId="042329D9" w14:textId="77777777" w:rsidR="0030516F" w:rsidRPr="009E3B25" w:rsidRDefault="0030516F" w:rsidP="005F18B9">
            <w:pPr>
              <w:pStyle w:val="ListParagraph"/>
              <w:numPr>
                <w:ilvl w:val="0"/>
                <w:numId w:val="10"/>
              </w:numPr>
              <w:ind w:left="315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Masala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edu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: Pada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iap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label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eng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ole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osong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itamba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arakter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husus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intang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erwarn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ra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(</w:t>
            </w:r>
            <w:r w:rsidRPr="009E3B25">
              <w:rPr>
                <w:rFonts w:ascii="Times New Roman" w:hAnsi="Times New Roman" w:cs="Times New Roman"/>
                <w:color w:val="FF0000"/>
              </w:rPr>
              <w:t>*</w:t>
            </w:r>
            <w:r w:rsidRPr="009E3B25">
              <w:rPr>
                <w:rFonts w:ascii="Times New Roman" w:hAnsi="Times New Roman" w:cs="Times New Roman"/>
              </w:rPr>
              <w:t>).</w:t>
            </w:r>
          </w:p>
          <w:p w14:paraId="54091092" w14:textId="77777777" w:rsidR="0030516F" w:rsidRPr="009E3B25" w:rsidRDefault="0030516F" w:rsidP="005F18B9">
            <w:pPr>
              <w:pStyle w:val="ListParagraph"/>
              <w:numPr>
                <w:ilvl w:val="0"/>
                <w:numId w:val="10"/>
              </w:numPr>
              <w:ind w:left="315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Masala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etig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: Pada textbox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is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eng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arakter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esua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eng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harus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asu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epert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arakter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angk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9E3B25">
              <w:rPr>
                <w:rFonts w:ascii="Times New Roman" w:hAnsi="Times New Roman" w:cs="Times New Roman"/>
              </w:rPr>
              <w:t>huruf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hsusus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1745" w:type="dxa"/>
          </w:tcPr>
          <w:p w14:paraId="7ACD875A" w14:textId="77777777" w:rsidR="0030516F" w:rsidRPr="009E3B25" w:rsidRDefault="0030516F" w:rsidP="005F18B9">
            <w:pPr>
              <w:pStyle w:val="ListParagraph"/>
              <w:numPr>
                <w:ilvl w:val="0"/>
                <w:numId w:val="11"/>
              </w:numPr>
              <w:ind w:left="174" w:hanging="218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Tampil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user interface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asi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urang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lengkap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untu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langg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aru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rtam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kal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ngakses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website.</w:t>
            </w:r>
          </w:p>
          <w:p w14:paraId="39CE917D" w14:textId="77777777" w:rsidR="0030516F" w:rsidRPr="009E3B25" w:rsidRDefault="0030516F" w:rsidP="005F18B9">
            <w:pPr>
              <w:pStyle w:val="ListParagraph"/>
              <w:numPr>
                <w:ilvl w:val="0"/>
                <w:numId w:val="11"/>
              </w:numPr>
              <w:ind w:left="174" w:hanging="218"/>
              <w:rPr>
                <w:rFonts w:ascii="Times New Roman" w:hAnsi="Times New Roman" w:cs="Times New Roman"/>
              </w:rPr>
            </w:pPr>
            <w:r w:rsidRPr="009E3B25">
              <w:rPr>
                <w:rFonts w:ascii="Times New Roman" w:hAnsi="Times New Roman" w:cs="Times New Roman"/>
              </w:rPr>
              <w:t xml:space="preserve">Masih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any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textbox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esua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eng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a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imasukan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</w:tc>
      </w:tr>
    </w:tbl>
    <w:p w14:paraId="07DE257C" w14:textId="38B097A2" w:rsidR="00421A16" w:rsidRDefault="00421A16" w:rsidP="0030516F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14:paraId="10F94FFA" w14:textId="79906B5A" w:rsidR="00421A16" w:rsidRDefault="00421A16" w:rsidP="00421A16">
      <w:pPr>
        <w:pStyle w:val="ListParagraph"/>
        <w:spacing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34734858" w14:textId="45AB1A21" w:rsidR="009E3B25" w:rsidRDefault="009E3B25" w:rsidP="00421A16">
      <w:pPr>
        <w:pStyle w:val="ListParagraph"/>
        <w:spacing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50164CBD" w14:textId="3923E056" w:rsidR="009E3B25" w:rsidRDefault="009E3B25" w:rsidP="00421A16">
      <w:pPr>
        <w:pStyle w:val="ListParagraph"/>
        <w:spacing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306216F0" w14:textId="3E16CAE8" w:rsidR="0030516F" w:rsidRDefault="0030516F" w:rsidP="00421A16">
      <w:pPr>
        <w:pStyle w:val="ListParagraph"/>
        <w:spacing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0B72F855" w14:textId="77777777" w:rsidR="0030516F" w:rsidRDefault="0030516F" w:rsidP="00421A16">
      <w:pPr>
        <w:pStyle w:val="ListParagraph"/>
        <w:spacing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1FBC8396" w14:textId="6B969E1C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C3C9681" w14:textId="0B668FEF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8AC78B8" w14:textId="0BA03431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BFEED55" w14:textId="1DE38BD4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D781577" w14:textId="42DC3AB7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5C55912" w14:textId="4EF6D22B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DE99229" w14:textId="3499273B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282D17B" w14:textId="1FAB4DBA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9D19DBC" w14:textId="499CDB83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19DFC7F" w14:textId="44EC47B0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7870394" w14:textId="51A11A09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C7099DF" w14:textId="76CBC83D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2CDD043" w14:textId="2CBB56CF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9FE0D15" w14:textId="1248ACDB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91C1951" w14:textId="1603DE0B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D6A0684" w14:textId="5788CA79" w:rsidR="0030516F" w:rsidRDefault="0030516F" w:rsidP="0030516F">
      <w:pPr>
        <w:pStyle w:val="ListParagraph"/>
        <w:spacing w:line="240" w:lineRule="auto"/>
        <w:ind w:left="1701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5CC599A" w14:textId="1FA895D2" w:rsidR="00DC72C8" w:rsidRPr="00CF3FCE" w:rsidRDefault="00225EA2" w:rsidP="00CF3FC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sz w:val="22"/>
          <w:szCs w:val="22"/>
        </w:rPr>
      </w:pPr>
      <w:bookmarkStart w:id="36" w:name="_Toc18389891"/>
      <w:proofErr w:type="spellStart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bel</w:t>
      </w:r>
      <w:proofErr w:type="spellEnd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4.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Tabel_4. \* ARABIC </w:instrTex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1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="00CF3FCE"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nalisa </w:t>
      </w:r>
      <w:proofErr w:type="spellStart"/>
      <w:r w:rsidR="00CF3FCE"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daftaran</w:t>
      </w:r>
      <w:proofErr w:type="spellEnd"/>
      <w:r w:rsidR="00CF3FCE"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="00CF3FCE"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asang</w:t>
      </w:r>
      <w:proofErr w:type="spellEnd"/>
      <w:r w:rsidR="00CF3FCE"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="00CF3FCE"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Baru</w:t>
      </w:r>
      <w:bookmarkEnd w:id="36"/>
      <w:proofErr w:type="spellEnd"/>
      <w:r w:rsidR="00DC72C8" w:rsidRPr="00CF3FCE">
        <w:rPr>
          <w:rFonts w:ascii="Times New Roman" w:hAnsi="Times New Roman" w:cs="Times New Roman"/>
          <w:b/>
          <w:bCs/>
          <w:i w:val="0"/>
          <w:iCs w:val="0"/>
          <w:sz w:val="22"/>
          <w:szCs w:val="22"/>
        </w:rPr>
        <w:br w:type="page"/>
      </w:r>
    </w:p>
    <w:p w14:paraId="226AB077" w14:textId="061A46C7" w:rsidR="00421A16" w:rsidRDefault="00421A16" w:rsidP="005F18B9">
      <w:pPr>
        <w:pStyle w:val="Heading4"/>
        <w:numPr>
          <w:ilvl w:val="3"/>
          <w:numId w:val="44"/>
        </w:numPr>
        <w:ind w:left="993"/>
      </w:pPr>
      <w:r w:rsidRPr="005D0A1F">
        <w:lastRenderedPageBreak/>
        <w:t xml:space="preserve">Flowchart </w:t>
      </w:r>
      <w:proofErr w:type="spellStart"/>
      <w:r w:rsidRPr="005D0A1F">
        <w:t>Baru</w:t>
      </w:r>
      <w:proofErr w:type="spellEnd"/>
      <w:r w:rsidRPr="005D0A1F">
        <w:t xml:space="preserve"> Form </w:t>
      </w:r>
      <w:proofErr w:type="spellStart"/>
      <w:r w:rsidR="00102E7D" w:rsidRPr="005D0A1F">
        <w:t>Pendaftaran</w:t>
      </w:r>
      <w:proofErr w:type="spellEnd"/>
      <w:r w:rsidR="00102E7D" w:rsidRPr="005D0A1F">
        <w:t xml:space="preserve"> </w:t>
      </w:r>
      <w:proofErr w:type="spellStart"/>
      <w:r w:rsidRPr="005D0A1F">
        <w:t>Pasang</w:t>
      </w:r>
      <w:proofErr w:type="spellEnd"/>
      <w:r w:rsidRPr="005D0A1F">
        <w:t xml:space="preserve"> </w:t>
      </w:r>
      <w:proofErr w:type="spellStart"/>
      <w:r w:rsidRPr="005D0A1F">
        <w:t>Baru</w:t>
      </w:r>
      <w:proofErr w:type="spellEnd"/>
    </w:p>
    <w:p w14:paraId="7F876C22" w14:textId="77777777" w:rsidR="005D0A1F" w:rsidRPr="005D0A1F" w:rsidRDefault="005D0A1F" w:rsidP="005D0A1F"/>
    <w:p w14:paraId="147905E6" w14:textId="7797C54D" w:rsidR="00421A16" w:rsidRDefault="00421A16" w:rsidP="00421A16">
      <w:pPr>
        <w:pStyle w:val="ListParagraph"/>
        <w:spacing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5BF98DE9" w14:textId="43BF9151" w:rsidR="00421A16" w:rsidRDefault="00421A16" w:rsidP="00421A16">
      <w:pPr>
        <w:pStyle w:val="ListParagraph"/>
        <w:spacing w:line="24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5CF03F6" wp14:editId="43B2F721">
            <wp:extent cx="3705225" cy="4638675"/>
            <wp:effectExtent l="0" t="0" r="9525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0216" cy="4657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0A2B7D" w14:textId="608187C0" w:rsidR="0030516F" w:rsidRPr="00D07EB9" w:rsidRDefault="0030516F" w:rsidP="00102E7D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</w:pPr>
      <w:bookmarkStart w:id="37" w:name="_Toc18438312"/>
      <w:r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t>Gambar 4</w:t>
      </w:r>
      <w:r w:rsidR="00102E7D"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t>.</w:t>
      </w:r>
      <w:r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fldChar w:fldCharType="begin"/>
      </w:r>
      <w:r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instrText xml:space="preserve"> SEQ Gambar_4 \* ARABIC </w:instrText>
      </w:r>
      <w:r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noProof/>
          <w:color w:val="000000" w:themeColor="text1"/>
          <w:sz w:val="20"/>
          <w:szCs w:val="20"/>
        </w:rPr>
        <w:t>1</w:t>
      </w:r>
      <w:r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fldChar w:fldCharType="end"/>
      </w:r>
      <w:r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t xml:space="preserve"> </w:t>
      </w:r>
      <w:r w:rsidR="00102E7D"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t xml:space="preserve">Gambar Flowchart </w:t>
      </w:r>
      <w:proofErr w:type="spellStart"/>
      <w:r w:rsidR="00102E7D"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t>Baru</w:t>
      </w:r>
      <w:proofErr w:type="spellEnd"/>
      <w:r w:rsidR="00102E7D"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t xml:space="preserve"> Form </w:t>
      </w:r>
      <w:proofErr w:type="spellStart"/>
      <w:r w:rsidR="00102E7D"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t>Pendaftaran</w:t>
      </w:r>
      <w:proofErr w:type="spellEnd"/>
      <w:r w:rsidR="00102E7D"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t xml:space="preserve"> </w:t>
      </w:r>
      <w:proofErr w:type="spellStart"/>
      <w:r w:rsidR="00102E7D"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t>Pasang</w:t>
      </w:r>
      <w:proofErr w:type="spellEnd"/>
      <w:r w:rsidR="00102E7D"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t xml:space="preserve"> </w:t>
      </w:r>
      <w:proofErr w:type="spellStart"/>
      <w:r w:rsidR="00102E7D" w:rsidRPr="00D07EB9">
        <w:rPr>
          <w:rFonts w:ascii="Times New Roman" w:hAnsi="Times New Roman" w:cs="Times New Roman"/>
          <w:b/>
          <w:bCs/>
          <w:i w:val="0"/>
          <w:color w:val="000000" w:themeColor="text1"/>
          <w:sz w:val="20"/>
          <w:szCs w:val="20"/>
        </w:rPr>
        <w:t>Baru</w:t>
      </w:r>
      <w:bookmarkEnd w:id="37"/>
      <w:proofErr w:type="spellEnd"/>
    </w:p>
    <w:p w14:paraId="390840B2" w14:textId="77777777" w:rsidR="0030516F" w:rsidRDefault="0030516F" w:rsidP="0030516F">
      <w:pPr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6DD43A07" w14:textId="67336074" w:rsidR="00421A16" w:rsidRPr="009E3B25" w:rsidRDefault="00421A16" w:rsidP="008A2BC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>:</w:t>
      </w:r>
    </w:p>
    <w:p w14:paraId="2736B295" w14:textId="1DFF3D56" w:rsidR="00421A16" w:rsidRDefault="00421A16" w:rsidP="008A2BC0">
      <w:pPr>
        <w:pStyle w:val="ListParagraph"/>
        <w:spacing w:line="360" w:lineRule="auto"/>
        <w:ind w:left="567" w:firstLine="425"/>
        <w:jc w:val="both"/>
        <w:rPr>
          <w:rFonts w:ascii="Times New Roman" w:hAnsi="Times New Roman" w:cs="Times New Roman"/>
          <w:sz w:val="24"/>
          <w:szCs w:val="24"/>
        </w:rPr>
      </w:pPr>
      <w:r w:rsidRPr="009E3B25">
        <w:rPr>
          <w:rFonts w:ascii="Times New Roman" w:hAnsi="Times New Roman" w:cs="Times New Roman"/>
          <w:sz w:val="24"/>
          <w:szCs w:val="24"/>
        </w:rPr>
        <w:t xml:space="preserve">Alur pada flowchart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website. User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rekening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erdekat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inggal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rekening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erdekat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lastRenderedPageBreak/>
        <w:t>dir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input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masu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input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isi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masu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base.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input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rekening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enanda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ndaftar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>.</w:t>
      </w:r>
    </w:p>
    <w:p w14:paraId="63E0D406" w14:textId="0EF671F1" w:rsidR="009E3B25" w:rsidRDefault="009E3B25" w:rsidP="008A2BC0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6D6FD8AC" w14:textId="0B5EA98C" w:rsidR="00421A16" w:rsidRPr="009E3B25" w:rsidRDefault="009E3B25" w:rsidP="005F18B9">
      <w:pPr>
        <w:pStyle w:val="Heading4"/>
        <w:numPr>
          <w:ilvl w:val="3"/>
          <w:numId w:val="44"/>
        </w:numPr>
        <w:ind w:left="1276"/>
      </w:pPr>
      <w:r w:rsidRPr="009E3B25">
        <w:t xml:space="preserve">Prototype </w:t>
      </w:r>
      <w:r>
        <w:t xml:space="preserve">Form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Pasang</w:t>
      </w:r>
      <w:proofErr w:type="spellEnd"/>
      <w:r>
        <w:t xml:space="preserve"> </w:t>
      </w:r>
      <w:proofErr w:type="spellStart"/>
      <w:r w:rsidRPr="009E3B25">
        <w:t>Baru</w:t>
      </w:r>
      <w:proofErr w:type="spellEnd"/>
    </w:p>
    <w:p w14:paraId="0DA804B7" w14:textId="65C08C3F" w:rsidR="009E3B25" w:rsidRDefault="009E3B25" w:rsidP="005F18B9">
      <w:pPr>
        <w:pStyle w:val="ListParagraph"/>
        <w:numPr>
          <w:ilvl w:val="0"/>
          <w:numId w:val="12"/>
        </w:numPr>
        <w:spacing w:line="360" w:lineRule="auto"/>
        <w:ind w:left="1418" w:hanging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totype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dio button “YA”:</w:t>
      </w:r>
    </w:p>
    <w:p w14:paraId="26D1423A" w14:textId="66DBCB8F" w:rsidR="009E3B25" w:rsidRDefault="009E3B25" w:rsidP="008A2BC0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C7E82F9" wp14:editId="04D15DBE">
            <wp:extent cx="3675149" cy="2581275"/>
            <wp:effectExtent l="0" t="0" r="190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88144" cy="25904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1D2403" w14:textId="7D387003" w:rsidR="00102E7D" w:rsidRPr="00D07EB9" w:rsidRDefault="00102E7D" w:rsidP="008A2BC0">
      <w:pPr>
        <w:pStyle w:val="Caption"/>
        <w:spacing w:line="360" w:lineRule="auto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</w:pPr>
      <w:bookmarkStart w:id="38" w:name="_Toc18438313"/>
      <w:r w:rsidRPr="00102E7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.</w:t>
      </w:r>
      <w:r w:rsidRPr="00102E7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02E7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02E7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2</w:t>
      </w:r>
      <w:r w:rsidRPr="00102E7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02E7D">
        <w:rPr>
          <w:rFonts w:ascii="Times New Roman" w:hAnsi="Times New Roman" w:cs="Times New Roman"/>
          <w:i w:val="0"/>
          <w:iCs w:val="0"/>
          <w:color w:val="000000" w:themeColor="text1"/>
          <w:sz w:val="20"/>
          <w:szCs w:val="20"/>
        </w:rPr>
        <w:t xml:space="preserve"> </w:t>
      </w:r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Prototype Form </w:t>
      </w:r>
      <w:proofErr w:type="spellStart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daftaran</w:t>
      </w:r>
      <w:proofErr w:type="spellEnd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asang</w:t>
      </w:r>
      <w:proofErr w:type="spellEnd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Baru</w:t>
      </w:r>
      <w:proofErr w:type="spellEnd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“YA”</w:t>
      </w:r>
      <w:bookmarkEnd w:id="38"/>
    </w:p>
    <w:p w14:paraId="7D9D54D5" w14:textId="53CC8060" w:rsidR="00102E7D" w:rsidRDefault="008A7C02" w:rsidP="008A2BC0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totype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totype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-</w:t>
      </w:r>
      <w:r w:rsidRPr="008A7C02">
        <w:rPr>
          <w:rFonts w:ascii="Times New Roman" w:hAnsi="Times New Roman" w:cs="Times New Roman"/>
          <w:sz w:val="24"/>
          <w:szCs w:val="24"/>
        </w:rPr>
        <w:t>k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dio button “YA”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ft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m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er air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ek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A9079E2" w14:textId="77777777" w:rsidR="00DC72C8" w:rsidRDefault="00DC72C8" w:rsidP="005F18B9">
      <w:pPr>
        <w:pStyle w:val="ListParagraph"/>
        <w:numPr>
          <w:ilvl w:val="0"/>
          <w:numId w:val="12"/>
        </w:numPr>
        <w:spacing w:line="36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EBD024A" w14:textId="5A0A5CA1" w:rsidR="009E3B25" w:rsidRDefault="009E3B25" w:rsidP="005F18B9">
      <w:pPr>
        <w:pStyle w:val="ListParagraph"/>
        <w:numPr>
          <w:ilvl w:val="0"/>
          <w:numId w:val="12"/>
        </w:numPr>
        <w:spacing w:line="36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Prototype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dio button “TIDAK”:</w:t>
      </w:r>
    </w:p>
    <w:p w14:paraId="6A2D8636" w14:textId="19C5F4BD" w:rsidR="009E3B25" w:rsidRDefault="009E3B25" w:rsidP="008A2BC0">
      <w:pPr>
        <w:pStyle w:val="ListParagraph"/>
        <w:spacing w:line="36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33B6394" wp14:editId="58A6296F">
            <wp:extent cx="3675600" cy="2588263"/>
            <wp:effectExtent l="0" t="0" r="1270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5600" cy="25882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01057F" w14:textId="6765B79E" w:rsidR="009E3B25" w:rsidRDefault="00102E7D" w:rsidP="008A2BC0">
      <w:pPr>
        <w:pStyle w:val="Caption"/>
        <w:spacing w:line="360" w:lineRule="auto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</w:pPr>
      <w:bookmarkStart w:id="39" w:name="_Toc18438314"/>
      <w:r w:rsidRPr="00102E7D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</w:t>
      </w:r>
      <w:r w:rsid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.</w:t>
      </w:r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3</w:t>
      </w:r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D07EB9">
        <w:rPr>
          <w:b/>
          <w:bCs/>
        </w:rPr>
        <w:t xml:space="preserve"> </w:t>
      </w:r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Prototype Form </w:t>
      </w:r>
      <w:proofErr w:type="spellStart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dafttaran</w:t>
      </w:r>
      <w:proofErr w:type="spellEnd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asang</w:t>
      </w:r>
      <w:proofErr w:type="spellEnd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Baru</w:t>
      </w:r>
      <w:proofErr w:type="spellEnd"/>
      <w:r w:rsidRPr="00D07EB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“TIDAK”</w:t>
      </w:r>
      <w:bookmarkEnd w:id="39"/>
    </w:p>
    <w:p w14:paraId="444212F2" w14:textId="37A665A0" w:rsidR="008A7C02" w:rsidRDefault="008A7C02" w:rsidP="008A7C02">
      <w:pPr>
        <w:ind w:left="1418" w:firstLine="425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-k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dio button “TIDAK”.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t, Rayon, dan Jal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e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5956E0A" w14:textId="77777777" w:rsidR="008A7C02" w:rsidRPr="008A7C02" w:rsidRDefault="008A7C02" w:rsidP="008A7C02">
      <w:pPr>
        <w:ind w:left="1418" w:firstLine="425"/>
        <w:rPr>
          <w:rFonts w:ascii="Times New Roman" w:hAnsi="Times New Roman" w:cs="Times New Roman"/>
          <w:sz w:val="24"/>
          <w:szCs w:val="24"/>
        </w:rPr>
      </w:pPr>
    </w:p>
    <w:p w14:paraId="069572E7" w14:textId="1C6BF7F1" w:rsidR="00B35AA3" w:rsidRDefault="009E3B25" w:rsidP="005F18B9">
      <w:pPr>
        <w:pStyle w:val="Heading4"/>
        <w:numPr>
          <w:ilvl w:val="3"/>
          <w:numId w:val="44"/>
        </w:numPr>
        <w:ind w:left="1134"/>
      </w:pPr>
      <w:r w:rsidRPr="00B35AA3">
        <w:t xml:space="preserve">Form </w:t>
      </w:r>
      <w:proofErr w:type="spellStart"/>
      <w:r w:rsidRPr="00B35AA3">
        <w:t>Pasang</w:t>
      </w:r>
      <w:proofErr w:type="spellEnd"/>
      <w:r w:rsidRPr="00B35AA3">
        <w:t xml:space="preserve"> </w:t>
      </w:r>
      <w:proofErr w:type="spellStart"/>
      <w:r w:rsidRPr="00B35AA3">
        <w:t>Baru</w:t>
      </w:r>
      <w:proofErr w:type="spellEnd"/>
    </w:p>
    <w:p w14:paraId="2CB44FF3" w14:textId="77777777" w:rsidR="005D0A1F" w:rsidRPr="005D0A1F" w:rsidRDefault="005D0A1F" w:rsidP="005D0A1F">
      <w:pPr>
        <w:pStyle w:val="ListParagraph"/>
      </w:pPr>
    </w:p>
    <w:p w14:paraId="4E951597" w14:textId="7123E2A2" w:rsidR="009E3B25" w:rsidRDefault="009E3B25" w:rsidP="008A2BC0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i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tbl>
      <w:tblPr>
        <w:tblStyle w:val="TableGrid"/>
        <w:tblW w:w="0" w:type="auto"/>
        <w:tblInd w:w="1129" w:type="dxa"/>
        <w:tblLook w:val="04A0" w:firstRow="1" w:lastRow="0" w:firstColumn="1" w:lastColumn="0" w:noHBand="0" w:noVBand="1"/>
      </w:tblPr>
      <w:tblGrid>
        <w:gridCol w:w="1985"/>
        <w:gridCol w:w="2977"/>
        <w:gridCol w:w="2170"/>
      </w:tblGrid>
      <w:tr w:rsidR="009E3B25" w14:paraId="6D4AD626" w14:textId="77777777" w:rsidTr="0030516F">
        <w:tc>
          <w:tcPr>
            <w:tcW w:w="1985" w:type="dxa"/>
          </w:tcPr>
          <w:p w14:paraId="6F4CFD4C" w14:textId="77777777" w:rsidR="009E3B25" w:rsidRPr="009E3B25" w:rsidRDefault="009E3B25" w:rsidP="009002B6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9E3B25">
              <w:rPr>
                <w:rFonts w:ascii="Times New Roman" w:hAnsi="Times New Roman" w:cs="Times New Roman"/>
                <w:b/>
                <w:bCs/>
              </w:rPr>
              <w:t>Masalah</w:t>
            </w:r>
            <w:proofErr w:type="spellEnd"/>
          </w:p>
        </w:tc>
        <w:tc>
          <w:tcPr>
            <w:tcW w:w="2977" w:type="dxa"/>
          </w:tcPr>
          <w:p w14:paraId="779E4CE2" w14:textId="77777777" w:rsidR="009E3B25" w:rsidRPr="009E3B25" w:rsidRDefault="009E3B25" w:rsidP="009002B6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9E3B25">
              <w:rPr>
                <w:rFonts w:ascii="Times New Roman" w:hAnsi="Times New Roman" w:cs="Times New Roman"/>
                <w:b/>
                <w:bCs/>
              </w:rPr>
              <w:t>Penyelesaian</w:t>
            </w:r>
            <w:proofErr w:type="spellEnd"/>
          </w:p>
        </w:tc>
        <w:tc>
          <w:tcPr>
            <w:tcW w:w="2170" w:type="dxa"/>
          </w:tcPr>
          <w:p w14:paraId="0EF8791C" w14:textId="77777777" w:rsidR="009E3B25" w:rsidRPr="009E3B25" w:rsidRDefault="009E3B25" w:rsidP="009002B6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9E3B25">
              <w:rPr>
                <w:rFonts w:ascii="Times New Roman" w:hAnsi="Times New Roman" w:cs="Times New Roman"/>
                <w:b/>
                <w:bCs/>
              </w:rPr>
              <w:t>Alasan</w:t>
            </w:r>
            <w:proofErr w:type="spellEnd"/>
          </w:p>
        </w:tc>
      </w:tr>
      <w:tr w:rsidR="009E3B25" w14:paraId="0B909327" w14:textId="77777777" w:rsidTr="0030516F">
        <w:tc>
          <w:tcPr>
            <w:tcW w:w="1985" w:type="dxa"/>
          </w:tcPr>
          <w:p w14:paraId="6B066BBC" w14:textId="77777777" w:rsidR="009E3B25" w:rsidRPr="009E3B25" w:rsidRDefault="009E3B25" w:rsidP="005F18B9">
            <w:pPr>
              <w:pStyle w:val="ListParagraph"/>
              <w:numPr>
                <w:ilvl w:val="0"/>
                <w:numId w:val="13"/>
              </w:numPr>
              <w:ind w:left="167" w:hanging="218"/>
              <w:rPr>
                <w:rFonts w:ascii="Times New Roman" w:hAnsi="Times New Roman" w:cs="Times New Roman"/>
              </w:rPr>
            </w:pPr>
            <w:r w:rsidRPr="009E3B25">
              <w:rPr>
                <w:rFonts w:ascii="Times New Roman" w:hAnsi="Times New Roman" w:cs="Times New Roman"/>
              </w:rPr>
              <w:t xml:space="preserve">Banyak </w:t>
            </w:r>
            <w:proofErr w:type="spellStart"/>
            <w:r w:rsidRPr="009E3B25">
              <w:rPr>
                <w:rFonts w:ascii="Times New Roman" w:hAnsi="Times New Roman" w:cs="Times New Roman"/>
              </w:rPr>
              <w:t>input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esua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form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aat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input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ai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lalu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keyboard </w:t>
            </w:r>
            <w:proofErr w:type="spellStart"/>
            <w:r w:rsidRPr="009E3B25">
              <w:rPr>
                <w:rFonts w:ascii="Times New Roman" w:hAnsi="Times New Roman" w:cs="Times New Roman"/>
              </w:rPr>
              <w:t>atau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Copy &amp; Paste.</w:t>
            </w:r>
          </w:p>
          <w:p w14:paraId="705FF5EB" w14:textId="77777777" w:rsidR="009E3B25" w:rsidRPr="009E3B25" w:rsidRDefault="009E3B25" w:rsidP="005F18B9">
            <w:pPr>
              <w:pStyle w:val="ListParagraph"/>
              <w:numPr>
                <w:ilvl w:val="0"/>
                <w:numId w:val="13"/>
              </w:numPr>
              <w:ind w:left="167" w:hanging="218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Penumpu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langg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elum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iproses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ar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ahu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–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ahu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ebelumnya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  <w:p w14:paraId="2C6A247F" w14:textId="77777777" w:rsidR="009E3B25" w:rsidRPr="009E3B25" w:rsidRDefault="009E3B25" w:rsidP="005F18B9">
            <w:pPr>
              <w:pStyle w:val="ListParagraph"/>
              <w:numPr>
                <w:ilvl w:val="0"/>
                <w:numId w:val="13"/>
              </w:numPr>
              <w:ind w:left="167" w:hanging="218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ad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rinci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na </w:t>
            </w:r>
            <w:proofErr w:type="spellStart"/>
            <w:r w:rsidRPr="009E3B25">
              <w:rPr>
                <w:rFonts w:ascii="Times New Roman" w:hAnsi="Times New Roman" w:cs="Times New Roman"/>
              </w:rPr>
              <w:t>untu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lastRenderedPageBreak/>
              <w:t>Kebutuh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ralat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tandar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il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ralar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tandar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ad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yang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hapus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iay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tandar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erkurang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  <w:p w14:paraId="7F06D3CE" w14:textId="77777777" w:rsidR="009E3B25" w:rsidRPr="009E3B25" w:rsidRDefault="009E3B25" w:rsidP="005F18B9">
            <w:pPr>
              <w:pStyle w:val="ListParagraph"/>
              <w:numPr>
                <w:ilvl w:val="0"/>
                <w:numId w:val="13"/>
              </w:numPr>
              <w:ind w:left="167" w:hanging="218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Pembayar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asang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aru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il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mbayar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asi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urang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ar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total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mbayar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, data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asi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imp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ncet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witansi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977" w:type="dxa"/>
          </w:tcPr>
          <w:p w14:paraId="43F88477" w14:textId="77777777" w:rsidR="009E3B25" w:rsidRPr="009E3B25" w:rsidRDefault="009E3B25" w:rsidP="005F18B9">
            <w:pPr>
              <w:pStyle w:val="ListParagraph"/>
              <w:numPr>
                <w:ilvl w:val="0"/>
                <w:numId w:val="14"/>
              </w:numPr>
              <w:ind w:left="173" w:hanging="218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lastRenderedPageBreak/>
              <w:t>Masala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rtam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: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mperbaik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input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yang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is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oleh user dan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mbuat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ontrol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aat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proses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alam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system, </w:t>
            </w:r>
            <w:proofErr w:type="spellStart"/>
            <w:r w:rsidRPr="009E3B25">
              <w:rPr>
                <w:rFonts w:ascii="Times New Roman" w:hAnsi="Times New Roman" w:cs="Times New Roman"/>
              </w:rPr>
              <w:t>untu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ngantisipas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yang salah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input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oleh user. Dan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alert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epad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user </w:t>
            </w:r>
            <w:proofErr w:type="spellStart"/>
            <w:r w:rsidRPr="009E3B25">
              <w:rPr>
                <w:rFonts w:ascii="Times New Roman" w:hAnsi="Times New Roman" w:cs="Times New Roman"/>
              </w:rPr>
              <w:t>jik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imasu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mang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salah.</w:t>
            </w:r>
          </w:p>
          <w:p w14:paraId="2FFEA22C" w14:textId="77777777" w:rsidR="009E3B25" w:rsidRPr="009E3B25" w:rsidRDefault="009E3B25" w:rsidP="005F18B9">
            <w:pPr>
              <w:pStyle w:val="ListParagraph"/>
              <w:numPr>
                <w:ilvl w:val="0"/>
                <w:numId w:val="14"/>
              </w:numPr>
              <w:ind w:left="173" w:hanging="218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Membuat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proses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nghapus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ecar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otomatis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untu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– data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ela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lewat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atas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masa </w:t>
            </w:r>
            <w:proofErr w:type="spellStart"/>
            <w:r w:rsidRPr="009E3B25">
              <w:rPr>
                <w:rFonts w:ascii="Times New Roman" w:hAnsi="Times New Roman" w:cs="Times New Roman"/>
              </w:rPr>
              <w:lastRenderedPageBreak/>
              <w:t>penyimpan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pada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eberap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form.</w:t>
            </w:r>
          </w:p>
          <w:p w14:paraId="56A03CC3" w14:textId="77777777" w:rsidR="009E3B25" w:rsidRPr="009E3B25" w:rsidRDefault="009E3B25" w:rsidP="005F18B9">
            <w:pPr>
              <w:pStyle w:val="ListParagraph"/>
              <w:numPr>
                <w:ilvl w:val="0"/>
                <w:numId w:val="14"/>
              </w:numPr>
              <w:ind w:left="173" w:hanging="218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rinci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harg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untu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ralat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tandar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sepert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pada </w:t>
            </w:r>
            <w:proofErr w:type="spellStart"/>
            <w:r w:rsidRPr="009E3B25">
              <w:rPr>
                <w:rFonts w:ascii="Times New Roman" w:hAnsi="Times New Roman" w:cs="Times New Roman"/>
              </w:rPr>
              <w:t>alat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ambahan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  <w:p w14:paraId="5C47E951" w14:textId="77777777" w:rsidR="009E3B25" w:rsidRPr="009E3B25" w:rsidRDefault="009E3B25" w:rsidP="005F18B9">
            <w:pPr>
              <w:pStyle w:val="ListParagraph"/>
              <w:numPr>
                <w:ilvl w:val="0"/>
                <w:numId w:val="14"/>
              </w:numPr>
              <w:ind w:left="173" w:hanging="218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t>Memperbaik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error pada </w:t>
            </w:r>
            <w:proofErr w:type="spellStart"/>
            <w:r w:rsidRPr="009E3B25">
              <w:rPr>
                <w:rFonts w:ascii="Times New Roman" w:hAnsi="Times New Roman" w:cs="Times New Roman"/>
              </w:rPr>
              <w:t>coding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jik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embali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asih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negative (-),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ak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proses </w:t>
            </w:r>
            <w:proofErr w:type="spellStart"/>
            <w:r w:rsidRPr="009E3B25">
              <w:rPr>
                <w:rFonts w:ascii="Times New Roman" w:hAnsi="Times New Roman" w:cs="Times New Roman"/>
              </w:rPr>
              <w:t>cet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kwitans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is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ilakukan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170" w:type="dxa"/>
          </w:tcPr>
          <w:p w14:paraId="4DCEB885" w14:textId="77777777" w:rsidR="009E3B25" w:rsidRPr="009E3B25" w:rsidRDefault="009E3B25" w:rsidP="005F18B9">
            <w:pPr>
              <w:pStyle w:val="ListParagraph"/>
              <w:numPr>
                <w:ilvl w:val="0"/>
                <w:numId w:val="15"/>
              </w:numPr>
              <w:ind w:left="323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lastRenderedPageBreak/>
              <w:t>Walau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yang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input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salah,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api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etap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apat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9E3B25">
              <w:rPr>
                <w:rFonts w:ascii="Times New Roman" w:hAnsi="Times New Roman" w:cs="Times New Roman"/>
              </w:rPr>
              <w:t>input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9E3B25">
              <w:rPr>
                <w:rFonts w:ascii="Times New Roman" w:hAnsi="Times New Roman" w:cs="Times New Roman"/>
              </w:rPr>
              <w:t>tidak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ad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mberitahu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data salah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imasu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atau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error.</w:t>
            </w:r>
          </w:p>
          <w:p w14:paraId="0E8995F8" w14:textId="77777777" w:rsidR="009E3B25" w:rsidRPr="009E3B25" w:rsidRDefault="009E3B25" w:rsidP="005F18B9">
            <w:pPr>
              <w:pStyle w:val="ListParagraph"/>
              <w:numPr>
                <w:ilvl w:val="0"/>
                <w:numId w:val="15"/>
              </w:numPr>
              <w:ind w:left="323"/>
              <w:rPr>
                <w:rFonts w:ascii="Times New Roman" w:hAnsi="Times New Roman" w:cs="Times New Roman"/>
              </w:rPr>
            </w:pPr>
            <w:r w:rsidRPr="009E3B25">
              <w:rPr>
                <w:rFonts w:ascii="Times New Roman" w:hAnsi="Times New Roman" w:cs="Times New Roman"/>
              </w:rPr>
              <w:t xml:space="preserve">Data yang salah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imasu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apat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menghambat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proses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layanan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  <w:p w14:paraId="4F4B01CA" w14:textId="77777777" w:rsidR="009E3B25" w:rsidRPr="009E3B25" w:rsidRDefault="009E3B25" w:rsidP="005F18B9">
            <w:pPr>
              <w:pStyle w:val="ListParagraph"/>
              <w:numPr>
                <w:ilvl w:val="0"/>
                <w:numId w:val="15"/>
              </w:numPr>
              <w:ind w:left="323"/>
              <w:rPr>
                <w:rFonts w:ascii="Times New Roman" w:hAnsi="Times New Roman" w:cs="Times New Roman"/>
              </w:rPr>
            </w:pPr>
            <w:proofErr w:type="spellStart"/>
            <w:r w:rsidRPr="009E3B25">
              <w:rPr>
                <w:rFonts w:ascii="Times New Roman" w:hAnsi="Times New Roman" w:cs="Times New Roman"/>
              </w:rPr>
              <w:lastRenderedPageBreak/>
              <w:t>Kurangny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rinci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biaya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E3B25">
              <w:rPr>
                <w:rFonts w:ascii="Times New Roman" w:hAnsi="Times New Roman" w:cs="Times New Roman"/>
              </w:rPr>
              <w:t>harus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E3B25">
              <w:rPr>
                <w:rFonts w:ascii="Times New Roman" w:hAnsi="Times New Roman" w:cs="Times New Roman"/>
              </w:rPr>
              <w:t>dikeluarkan</w:t>
            </w:r>
            <w:proofErr w:type="spellEnd"/>
            <w:r w:rsidRPr="009E3B25">
              <w:rPr>
                <w:rFonts w:ascii="Times New Roman" w:hAnsi="Times New Roman" w:cs="Times New Roman"/>
              </w:rPr>
              <w:t xml:space="preserve"> oleh </w:t>
            </w:r>
            <w:proofErr w:type="spellStart"/>
            <w:r w:rsidRPr="009E3B25">
              <w:rPr>
                <w:rFonts w:ascii="Times New Roman" w:hAnsi="Times New Roman" w:cs="Times New Roman"/>
              </w:rPr>
              <w:t>pelanggan</w:t>
            </w:r>
            <w:proofErr w:type="spellEnd"/>
            <w:r w:rsidRPr="009E3B25">
              <w:rPr>
                <w:rFonts w:ascii="Times New Roman" w:hAnsi="Times New Roman" w:cs="Times New Roman"/>
              </w:rPr>
              <w:t>.</w:t>
            </w:r>
          </w:p>
        </w:tc>
      </w:tr>
    </w:tbl>
    <w:p w14:paraId="1F9A75AA" w14:textId="75C7573C" w:rsidR="009E3B25" w:rsidRPr="00CF3FCE" w:rsidRDefault="00CF3FCE" w:rsidP="00CF3FC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sz w:val="24"/>
          <w:szCs w:val="24"/>
        </w:rPr>
      </w:pPr>
      <w:bookmarkStart w:id="40" w:name="_Toc18389892"/>
      <w:proofErr w:type="spellStart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bel</w:t>
      </w:r>
      <w:proofErr w:type="spellEnd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4.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Tabel_4. \* ARABIC </w:instrTex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2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nalisa Form </w:t>
      </w:r>
      <w:proofErr w:type="spellStart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asang</w:t>
      </w:r>
      <w:proofErr w:type="spellEnd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Baru</w:t>
      </w:r>
      <w:bookmarkEnd w:id="40"/>
      <w:proofErr w:type="spellEnd"/>
      <w:r w:rsidR="009E3B25" w:rsidRPr="00CF3FCE">
        <w:rPr>
          <w:rFonts w:ascii="Times New Roman" w:hAnsi="Times New Roman" w:cs="Times New Roman"/>
          <w:b/>
          <w:bCs/>
          <w:i w:val="0"/>
          <w:iCs w:val="0"/>
          <w:sz w:val="24"/>
          <w:szCs w:val="24"/>
        </w:rPr>
        <w:br w:type="page"/>
      </w:r>
    </w:p>
    <w:p w14:paraId="331438CF" w14:textId="4C187E48" w:rsidR="009E3B25" w:rsidRDefault="009E3B25" w:rsidP="005F18B9">
      <w:pPr>
        <w:pStyle w:val="Heading4"/>
        <w:numPr>
          <w:ilvl w:val="3"/>
          <w:numId w:val="44"/>
        </w:numPr>
      </w:pPr>
      <w:r w:rsidRPr="00B35AA3">
        <w:lastRenderedPageBreak/>
        <w:t>Flowchart</w:t>
      </w:r>
      <w:r w:rsidR="007541CB" w:rsidRPr="00B35AA3">
        <w:t xml:space="preserve"> </w:t>
      </w:r>
      <w:proofErr w:type="spellStart"/>
      <w:r w:rsidR="007541CB" w:rsidRPr="00B35AA3">
        <w:t>Hapus</w:t>
      </w:r>
      <w:proofErr w:type="spellEnd"/>
      <w:r w:rsidR="007541CB" w:rsidRPr="00B35AA3">
        <w:t xml:space="preserve"> Data </w:t>
      </w:r>
      <w:proofErr w:type="spellStart"/>
      <w:r w:rsidR="007541CB" w:rsidRPr="00B35AA3">
        <w:t>Pelayanan</w:t>
      </w:r>
      <w:proofErr w:type="spellEnd"/>
    </w:p>
    <w:p w14:paraId="3F30BEE7" w14:textId="77777777" w:rsidR="005D0A1F" w:rsidRPr="005D0A1F" w:rsidRDefault="005D0A1F" w:rsidP="005D0A1F">
      <w:pPr>
        <w:pStyle w:val="ListParagraph"/>
      </w:pPr>
    </w:p>
    <w:p w14:paraId="496541A5" w14:textId="0D25631C" w:rsidR="009E3B25" w:rsidRPr="009E3B25" w:rsidRDefault="009E3B25" w:rsidP="009E3B25">
      <w:pPr>
        <w:pStyle w:val="ListParagraph"/>
        <w:spacing w:line="24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4C4C07F0" wp14:editId="3420C9E4">
            <wp:simplePos x="0" y="0"/>
            <wp:positionH relativeFrom="margin">
              <wp:posOffset>1225550</wp:posOffset>
            </wp:positionH>
            <wp:positionV relativeFrom="margin">
              <wp:posOffset>333375</wp:posOffset>
            </wp:positionV>
            <wp:extent cx="2797629" cy="4305300"/>
            <wp:effectExtent l="0" t="0" r="3175" b="0"/>
            <wp:wrapSquare wrapText="bothSides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7629" cy="4305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3E33E165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1FFC5787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48B10743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57407F8E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66CD26E8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16B8877C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651FD455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55C2A244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46CB931D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0988E78E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692D8B6E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3E2AD096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4FBFAC1F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7C63EA41" w14:textId="77777777" w:rsidR="009E3B25" w:rsidRDefault="009E3B25" w:rsidP="009E3B25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4621DE33" w14:textId="72F95AB0" w:rsidR="009E3B25" w:rsidRDefault="009E3B25" w:rsidP="00DB576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318F7C3" w14:textId="4FE5EE59" w:rsidR="00CF3FCE" w:rsidRDefault="00CF3FCE" w:rsidP="00CF3FCE">
      <w:pPr>
        <w:rPr>
          <w:rFonts w:ascii="Times New Roman" w:hAnsi="Times New Roman" w:cs="Times New Roman"/>
          <w:sz w:val="24"/>
          <w:szCs w:val="24"/>
        </w:rPr>
      </w:pPr>
    </w:p>
    <w:p w14:paraId="42F5A57F" w14:textId="37BA7727" w:rsidR="00CF3FCE" w:rsidRPr="008A2D79" w:rsidRDefault="00CF3FCE" w:rsidP="00CF3FC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41" w:name="_Toc18438315"/>
      <w:r w:rsidRPr="008A2D7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.</w:t>
      </w:r>
      <w:r w:rsidRPr="008A2D7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8A2D7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8A2D7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4</w:t>
      </w:r>
      <w:r w:rsidRPr="008A2D7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8A2D7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Flowchart </w:t>
      </w:r>
      <w:proofErr w:type="spellStart"/>
      <w:r w:rsidRPr="008A2D7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Hapus</w:t>
      </w:r>
      <w:proofErr w:type="spellEnd"/>
      <w:r w:rsidRPr="008A2D7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Data </w:t>
      </w:r>
      <w:proofErr w:type="spellStart"/>
      <w:r w:rsidRPr="008A2D79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langgan</w:t>
      </w:r>
      <w:bookmarkEnd w:id="41"/>
      <w:proofErr w:type="spellEnd"/>
    </w:p>
    <w:p w14:paraId="3ABCC868" w14:textId="77777777" w:rsidR="00CF3FCE" w:rsidRDefault="00CF3FCE" w:rsidP="00DB576B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2428ED7" w14:textId="7BCEC328" w:rsidR="009E3B25" w:rsidRPr="009E3B25" w:rsidRDefault="009E3B25" w:rsidP="008A2BC0">
      <w:pPr>
        <w:spacing w:line="360" w:lineRule="auto"/>
        <w:ind w:left="981" w:hanging="55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>:</w:t>
      </w:r>
    </w:p>
    <w:p w14:paraId="0F8292AD" w14:textId="6054F65A" w:rsidR="00DB576B" w:rsidRDefault="009E3B25" w:rsidP="008A2BC0">
      <w:pPr>
        <w:spacing w:line="36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E3B25">
        <w:rPr>
          <w:rFonts w:ascii="Times New Roman" w:hAnsi="Times New Roman" w:cs="Times New Roman"/>
          <w:sz w:val="24"/>
          <w:szCs w:val="24"/>
        </w:rPr>
        <w:t xml:space="preserve">Flowchart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ndeklarasi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enggat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hapu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proses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base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enggat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hapu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endaftar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r w:rsidRPr="009E3B25">
        <w:rPr>
          <w:rFonts w:ascii="Times New Roman" w:hAnsi="Times New Roman" w:cs="Times New Roman"/>
          <w:sz w:val="24"/>
          <w:szCs w:val="24"/>
        </w:rPr>
        <w:lastRenderedPageBreak/>
        <w:t xml:space="preserve">1),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, pad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Mei (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5)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erhapus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erpenuh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simp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buat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proses,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alik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ditampil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di proses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melanjutkan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E3B25">
        <w:rPr>
          <w:rFonts w:ascii="Times New Roman" w:hAnsi="Times New Roman" w:cs="Times New Roman"/>
          <w:sz w:val="24"/>
          <w:szCs w:val="24"/>
        </w:rPr>
        <w:t>pemasang</w:t>
      </w:r>
      <w:proofErr w:type="spellEnd"/>
      <w:r w:rsidRPr="009E3B25">
        <w:rPr>
          <w:rFonts w:ascii="Times New Roman" w:hAnsi="Times New Roman" w:cs="Times New Roman"/>
          <w:sz w:val="24"/>
          <w:szCs w:val="24"/>
        </w:rPr>
        <w:t xml:space="preserve"> air PDAM.</w:t>
      </w:r>
    </w:p>
    <w:p w14:paraId="367BB642" w14:textId="430BDA78" w:rsidR="0030516F" w:rsidRDefault="0030516F" w:rsidP="0030516F">
      <w:pPr>
        <w:spacing w:line="240" w:lineRule="auto"/>
        <w:ind w:left="426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0E400CC" w14:textId="024F15BD" w:rsidR="00BC7387" w:rsidRPr="00BC7387" w:rsidRDefault="00DB576B" w:rsidP="005F18B9">
      <w:pPr>
        <w:pStyle w:val="Heading3"/>
        <w:numPr>
          <w:ilvl w:val="2"/>
          <w:numId w:val="44"/>
        </w:numPr>
      </w:pPr>
      <w:bookmarkStart w:id="42" w:name="_Toc18437312"/>
      <w:proofErr w:type="spellStart"/>
      <w:r w:rsidRPr="00B35AA3">
        <w:t>Pengaktifan</w:t>
      </w:r>
      <w:proofErr w:type="spellEnd"/>
      <w:r w:rsidRPr="00B35AA3">
        <w:t xml:space="preserve"> </w:t>
      </w:r>
      <w:proofErr w:type="spellStart"/>
      <w:r w:rsidRPr="00B35AA3">
        <w:t>Kembali</w:t>
      </w:r>
      <w:bookmarkEnd w:id="42"/>
      <w:proofErr w:type="spellEnd"/>
    </w:p>
    <w:p w14:paraId="54514733" w14:textId="684F25A3" w:rsidR="00DB576B" w:rsidRDefault="00DB576B" w:rsidP="006B2BEE">
      <w:pPr>
        <w:pStyle w:val="ListParagraph"/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i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tbl>
      <w:tblPr>
        <w:tblStyle w:val="TableGrid"/>
        <w:tblW w:w="8080" w:type="dxa"/>
        <w:tblInd w:w="719" w:type="dxa"/>
        <w:tblLayout w:type="fixed"/>
        <w:tblLook w:val="04A0" w:firstRow="1" w:lastRow="0" w:firstColumn="1" w:lastColumn="0" w:noHBand="0" w:noVBand="1"/>
      </w:tblPr>
      <w:tblGrid>
        <w:gridCol w:w="2835"/>
        <w:gridCol w:w="3402"/>
        <w:gridCol w:w="1843"/>
      </w:tblGrid>
      <w:tr w:rsidR="00DB576B" w14:paraId="06124B05" w14:textId="77777777" w:rsidTr="0030516F">
        <w:tc>
          <w:tcPr>
            <w:tcW w:w="2835" w:type="dxa"/>
          </w:tcPr>
          <w:p w14:paraId="278B70D5" w14:textId="77777777" w:rsidR="00DB576B" w:rsidRPr="00DB576B" w:rsidRDefault="00DB576B" w:rsidP="009002B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DB57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asalah</w:t>
            </w:r>
            <w:proofErr w:type="spellEnd"/>
          </w:p>
        </w:tc>
        <w:tc>
          <w:tcPr>
            <w:tcW w:w="3402" w:type="dxa"/>
          </w:tcPr>
          <w:p w14:paraId="2B745BBE" w14:textId="77777777" w:rsidR="00DB576B" w:rsidRPr="00DB576B" w:rsidRDefault="00DB576B" w:rsidP="009002B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DB57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yelesaian</w:t>
            </w:r>
            <w:proofErr w:type="spellEnd"/>
          </w:p>
        </w:tc>
        <w:tc>
          <w:tcPr>
            <w:tcW w:w="1843" w:type="dxa"/>
          </w:tcPr>
          <w:p w14:paraId="29F062FD" w14:textId="77777777" w:rsidR="00DB576B" w:rsidRPr="00DB576B" w:rsidRDefault="00DB576B" w:rsidP="009002B6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DB576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lasan</w:t>
            </w:r>
            <w:proofErr w:type="spellEnd"/>
          </w:p>
        </w:tc>
      </w:tr>
      <w:tr w:rsidR="00DB576B" w14:paraId="68022523" w14:textId="77777777" w:rsidTr="0030516F">
        <w:tc>
          <w:tcPr>
            <w:tcW w:w="2835" w:type="dxa"/>
          </w:tcPr>
          <w:p w14:paraId="06D4C0C2" w14:textId="77777777" w:rsidR="00DB576B" w:rsidRPr="00DB576B" w:rsidRDefault="00DB576B" w:rsidP="005F18B9">
            <w:pPr>
              <w:pStyle w:val="ListParagraph"/>
              <w:numPr>
                <w:ilvl w:val="0"/>
                <w:numId w:val="16"/>
              </w:numPr>
              <w:ind w:left="172" w:hanging="218"/>
              <w:rPr>
                <w:rFonts w:ascii="Times New Roman" w:hAnsi="Times New Roman" w:cs="Times New Roman"/>
              </w:rPr>
            </w:pPr>
            <w:r w:rsidRPr="00DB576B">
              <w:rPr>
                <w:rFonts w:ascii="Times New Roman" w:hAnsi="Times New Roman" w:cs="Times New Roman"/>
              </w:rPr>
              <w:t xml:space="preserve">Banyak </w:t>
            </w:r>
            <w:proofErr w:type="spellStart"/>
            <w:r w:rsidRPr="00DB576B">
              <w:rPr>
                <w:rFonts w:ascii="Times New Roman" w:hAnsi="Times New Roman" w:cs="Times New Roman"/>
              </w:rPr>
              <w:t>input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ida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esua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form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aat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DB576B">
              <w:rPr>
                <w:rFonts w:ascii="Times New Roman" w:hAnsi="Times New Roman" w:cs="Times New Roman"/>
              </w:rPr>
              <w:t>input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DB576B">
              <w:rPr>
                <w:rFonts w:ascii="Times New Roman" w:hAnsi="Times New Roman" w:cs="Times New Roman"/>
              </w:rPr>
              <w:t>bai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lalu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keyboard </w:t>
            </w:r>
            <w:proofErr w:type="spellStart"/>
            <w:r w:rsidRPr="00DB576B">
              <w:rPr>
                <w:rFonts w:ascii="Times New Roman" w:hAnsi="Times New Roman" w:cs="Times New Roman"/>
              </w:rPr>
              <w:t>atau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Copy &amp; Paste.</w:t>
            </w:r>
          </w:p>
          <w:p w14:paraId="2AF37FF6" w14:textId="77777777" w:rsidR="00DB576B" w:rsidRPr="00DB576B" w:rsidRDefault="00DB576B" w:rsidP="005F18B9">
            <w:pPr>
              <w:pStyle w:val="ListParagraph"/>
              <w:numPr>
                <w:ilvl w:val="0"/>
                <w:numId w:val="16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fitur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B576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rack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mana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A80BDA8" w14:textId="77777777" w:rsidR="00DB576B" w:rsidRPr="00DB576B" w:rsidRDefault="00DB576B" w:rsidP="005F18B9">
            <w:pPr>
              <w:pStyle w:val="ListParagraph"/>
              <w:numPr>
                <w:ilvl w:val="0"/>
                <w:numId w:val="16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Lama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pelangg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pasif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dimanipulasi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oleh user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karena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dibuat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otomatis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berdasark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tanggal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terakhir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di DOP.</w:t>
            </w:r>
          </w:p>
          <w:p w14:paraId="17F8C634" w14:textId="77777777" w:rsidR="00DB576B" w:rsidRPr="00DB576B" w:rsidRDefault="00DB576B" w:rsidP="005F18B9">
            <w:pPr>
              <w:pStyle w:val="ListParagraph"/>
              <w:numPr>
                <w:ilvl w:val="0"/>
                <w:numId w:val="16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alert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pelangg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pencuri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air</w:t>
            </w:r>
          </w:p>
          <w:p w14:paraId="3DD86925" w14:textId="77777777" w:rsidR="00DB576B" w:rsidRPr="00DB576B" w:rsidRDefault="00DB576B" w:rsidP="005F18B9">
            <w:pPr>
              <w:pStyle w:val="ListParagraph"/>
              <w:numPr>
                <w:ilvl w:val="0"/>
                <w:numId w:val="16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B576B">
              <w:rPr>
                <w:rFonts w:ascii="Times New Roman" w:hAnsi="Times New Roman" w:cs="Times New Roman"/>
              </w:rPr>
              <w:t>Pembayar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ngaktif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Kembal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bil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mbayar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asih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kurang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ar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total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mbayar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, data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asih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imp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nceta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kwitansi</w:t>
            </w:r>
            <w:proofErr w:type="spellEnd"/>
            <w:r w:rsidRPr="00DB576B">
              <w:rPr>
                <w:rFonts w:ascii="Times New Roman" w:hAnsi="Times New Roman" w:cs="Times New Roman"/>
              </w:rPr>
              <w:t>.</w:t>
            </w:r>
          </w:p>
          <w:p w14:paraId="32468962" w14:textId="77777777" w:rsidR="00DB576B" w:rsidRPr="00DB576B" w:rsidRDefault="00DB576B" w:rsidP="005F18B9">
            <w:pPr>
              <w:pStyle w:val="ListParagraph"/>
              <w:numPr>
                <w:ilvl w:val="0"/>
                <w:numId w:val="16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DB576B">
              <w:rPr>
                <w:rFonts w:ascii="Times New Roman" w:hAnsi="Times New Roman" w:cs="Times New Roman"/>
              </w:rPr>
              <w:t xml:space="preserve">Banyak data yang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ida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elesa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i proses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ar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beberap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ahu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belakang</w:t>
            </w:r>
            <w:proofErr w:type="spellEnd"/>
            <w:r w:rsidRPr="00DB576B">
              <w:rPr>
                <w:rFonts w:ascii="Times New Roman" w:hAnsi="Times New Roman" w:cs="Times New Roman"/>
              </w:rPr>
              <w:t>.</w:t>
            </w:r>
          </w:p>
          <w:p w14:paraId="57113F61" w14:textId="77777777" w:rsidR="00DB576B" w:rsidRPr="00DB576B" w:rsidRDefault="00DB576B" w:rsidP="005F18B9">
            <w:pPr>
              <w:pStyle w:val="ListParagraph"/>
              <w:numPr>
                <w:ilvl w:val="0"/>
                <w:numId w:val="16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Data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kwitansi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Pengaktif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Kembali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Berita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Acara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masih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B576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di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tulis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manual yang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seharusnya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sudah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masuk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otomatis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3402" w:type="dxa"/>
          </w:tcPr>
          <w:p w14:paraId="4BB950B7" w14:textId="77777777" w:rsidR="00DB576B" w:rsidRPr="00DB576B" w:rsidRDefault="00DB576B" w:rsidP="005F18B9">
            <w:pPr>
              <w:pStyle w:val="ListParagraph"/>
              <w:numPr>
                <w:ilvl w:val="0"/>
                <w:numId w:val="17"/>
              </w:numPr>
              <w:ind w:left="191" w:hanging="218"/>
              <w:rPr>
                <w:rFonts w:ascii="Times New Roman" w:hAnsi="Times New Roman" w:cs="Times New Roman"/>
              </w:rPr>
            </w:pPr>
            <w:proofErr w:type="spellStart"/>
            <w:r w:rsidRPr="00DB576B">
              <w:rPr>
                <w:rFonts w:ascii="Times New Roman" w:hAnsi="Times New Roman" w:cs="Times New Roman"/>
              </w:rPr>
              <w:lastRenderedPageBreak/>
              <w:t>Masalah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rtam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: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mperbaik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input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yang di </w:t>
            </w:r>
            <w:proofErr w:type="spellStart"/>
            <w:r w:rsidRPr="00DB576B">
              <w:rPr>
                <w:rFonts w:ascii="Times New Roman" w:hAnsi="Times New Roman" w:cs="Times New Roman"/>
              </w:rPr>
              <w:t>is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oleh user dan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mbuat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kontrol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aat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proses di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alam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system, </w:t>
            </w:r>
            <w:proofErr w:type="spellStart"/>
            <w:r w:rsidRPr="00DB576B">
              <w:rPr>
                <w:rFonts w:ascii="Times New Roman" w:hAnsi="Times New Roman" w:cs="Times New Roman"/>
              </w:rPr>
              <w:t>untu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ngantisipas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ata yang salah di </w:t>
            </w:r>
            <w:proofErr w:type="spellStart"/>
            <w:r w:rsidRPr="00DB576B">
              <w:rPr>
                <w:rFonts w:ascii="Times New Roman" w:hAnsi="Times New Roman" w:cs="Times New Roman"/>
              </w:rPr>
              <w:t>input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oleh user. Dan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alert </w:t>
            </w:r>
            <w:proofErr w:type="spellStart"/>
            <w:r w:rsidRPr="00DB576B">
              <w:rPr>
                <w:rFonts w:ascii="Times New Roman" w:hAnsi="Times New Roman" w:cs="Times New Roman"/>
              </w:rPr>
              <w:t>kepad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user </w:t>
            </w:r>
            <w:proofErr w:type="spellStart"/>
            <w:r w:rsidRPr="00DB576B">
              <w:rPr>
                <w:rFonts w:ascii="Times New Roman" w:hAnsi="Times New Roman" w:cs="Times New Roman"/>
              </w:rPr>
              <w:t>jik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imasu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mang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salah.</w:t>
            </w:r>
          </w:p>
          <w:p w14:paraId="1F5A6C93" w14:textId="77777777" w:rsidR="00DB576B" w:rsidRPr="00DB576B" w:rsidRDefault="00DB576B" w:rsidP="005F18B9">
            <w:pPr>
              <w:pStyle w:val="ListParagraph"/>
              <w:numPr>
                <w:ilvl w:val="0"/>
                <w:numId w:val="17"/>
              </w:numPr>
              <w:ind w:left="191" w:hanging="218"/>
              <w:rPr>
                <w:rFonts w:ascii="Times New Roman" w:hAnsi="Times New Roman" w:cs="Times New Roman"/>
              </w:rPr>
            </w:pPr>
            <w:proofErr w:type="spellStart"/>
            <w:r w:rsidRPr="00DB576B">
              <w:rPr>
                <w:rFonts w:ascii="Times New Roman" w:hAnsi="Times New Roman" w:cs="Times New Roman"/>
              </w:rPr>
              <w:t>Menambah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atu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fitur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track pada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layan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Lain </w:t>
            </w:r>
            <w:proofErr w:type="spellStart"/>
            <w:r w:rsidRPr="00DB576B">
              <w:rPr>
                <w:rFonts w:ascii="Times New Roman" w:hAnsi="Times New Roman" w:cs="Times New Roman"/>
              </w:rPr>
              <w:t>untu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ngece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udah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ampa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mana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layan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Kembali</w:t>
            </w:r>
            <w:proofErr w:type="spellEnd"/>
            <w:r w:rsidRPr="00DB576B">
              <w:rPr>
                <w:rFonts w:ascii="Times New Roman" w:hAnsi="Times New Roman" w:cs="Times New Roman"/>
              </w:rPr>
              <w:t>.</w:t>
            </w:r>
          </w:p>
          <w:p w14:paraId="6B04130C" w14:textId="77777777" w:rsidR="00DB576B" w:rsidRPr="00DB576B" w:rsidRDefault="00DB576B" w:rsidP="005F18B9">
            <w:pPr>
              <w:pStyle w:val="ListParagraph"/>
              <w:numPr>
                <w:ilvl w:val="0"/>
                <w:numId w:val="17"/>
              </w:numPr>
              <w:ind w:left="191" w:hanging="218"/>
              <w:rPr>
                <w:rFonts w:ascii="Times New Roman" w:hAnsi="Times New Roman" w:cs="Times New Roman"/>
              </w:rPr>
            </w:pPr>
            <w:proofErr w:type="spellStart"/>
            <w:r w:rsidRPr="00DB576B">
              <w:rPr>
                <w:rFonts w:ascii="Times New Roman" w:hAnsi="Times New Roman" w:cs="Times New Roman"/>
              </w:rPr>
              <w:t>Membuat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lama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langg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asif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ecar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otomatis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eris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eng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waktu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imasu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berdasar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kap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waktu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OP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langgan</w:t>
            </w:r>
            <w:proofErr w:type="spellEnd"/>
            <w:r w:rsidRPr="00DB576B">
              <w:rPr>
                <w:rFonts w:ascii="Times New Roman" w:hAnsi="Times New Roman" w:cs="Times New Roman"/>
              </w:rPr>
              <w:t>.</w:t>
            </w:r>
          </w:p>
          <w:p w14:paraId="165BB6C9" w14:textId="77777777" w:rsidR="00DB576B" w:rsidRPr="00DB576B" w:rsidRDefault="00DB576B" w:rsidP="005F18B9">
            <w:pPr>
              <w:pStyle w:val="ListParagraph"/>
              <w:numPr>
                <w:ilvl w:val="0"/>
                <w:numId w:val="17"/>
              </w:numPr>
              <w:ind w:left="191" w:hanging="218"/>
              <w:rPr>
                <w:rFonts w:ascii="Times New Roman" w:hAnsi="Times New Roman" w:cs="Times New Roman"/>
              </w:rPr>
            </w:pPr>
            <w:proofErr w:type="spellStart"/>
            <w:r w:rsidRPr="00DB576B">
              <w:rPr>
                <w:rFonts w:ascii="Times New Roman" w:hAnsi="Times New Roman" w:cs="Times New Roman"/>
              </w:rPr>
              <w:t>Membuat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alert yang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uncul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ecar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otomatis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aat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langg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laku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ngaktif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kembal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ernyat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elah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erindifikas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elah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laku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ncuri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air.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ehingg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biay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ikeluar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a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itambah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eng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besar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end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karen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laku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ncuri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air.</w:t>
            </w:r>
          </w:p>
          <w:p w14:paraId="57800792" w14:textId="77777777" w:rsidR="00DB576B" w:rsidRPr="00DB576B" w:rsidRDefault="00DB576B" w:rsidP="005F18B9">
            <w:pPr>
              <w:pStyle w:val="ListParagraph"/>
              <w:numPr>
                <w:ilvl w:val="0"/>
                <w:numId w:val="17"/>
              </w:numPr>
              <w:ind w:left="191" w:hanging="218"/>
              <w:rPr>
                <w:rFonts w:ascii="Times New Roman" w:hAnsi="Times New Roman" w:cs="Times New Roman"/>
              </w:rPr>
            </w:pPr>
            <w:proofErr w:type="spellStart"/>
            <w:r w:rsidRPr="00DB576B">
              <w:rPr>
                <w:rFonts w:ascii="Times New Roman" w:hAnsi="Times New Roman" w:cs="Times New Roman"/>
              </w:rPr>
              <w:t>Memperbaik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error pada </w:t>
            </w:r>
            <w:proofErr w:type="spellStart"/>
            <w:r w:rsidRPr="00DB576B">
              <w:rPr>
                <w:rFonts w:ascii="Times New Roman" w:hAnsi="Times New Roman" w:cs="Times New Roman"/>
              </w:rPr>
              <w:t>coding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jik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kembali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asih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negative (-),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ak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proses </w:t>
            </w:r>
            <w:proofErr w:type="spellStart"/>
            <w:r w:rsidRPr="00DB576B">
              <w:rPr>
                <w:rFonts w:ascii="Times New Roman" w:hAnsi="Times New Roman" w:cs="Times New Roman"/>
              </w:rPr>
              <w:t>ceta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kwitans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ida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bis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ilakukan</w:t>
            </w:r>
            <w:proofErr w:type="spellEnd"/>
            <w:r w:rsidRPr="00DB576B">
              <w:rPr>
                <w:rFonts w:ascii="Times New Roman" w:hAnsi="Times New Roman" w:cs="Times New Roman"/>
              </w:rPr>
              <w:t>.</w:t>
            </w:r>
          </w:p>
          <w:p w14:paraId="65AF61F9" w14:textId="77777777" w:rsidR="00DB576B" w:rsidRPr="00DB576B" w:rsidRDefault="00DB576B" w:rsidP="005F18B9">
            <w:pPr>
              <w:pStyle w:val="ListParagraph"/>
              <w:numPr>
                <w:ilvl w:val="0"/>
                <w:numId w:val="17"/>
              </w:numPr>
              <w:ind w:left="191" w:hanging="218"/>
              <w:rPr>
                <w:rFonts w:ascii="Times New Roman" w:hAnsi="Times New Roman" w:cs="Times New Roman"/>
              </w:rPr>
            </w:pPr>
            <w:proofErr w:type="spellStart"/>
            <w:r w:rsidRPr="00DB576B">
              <w:rPr>
                <w:rFonts w:ascii="Times New Roman" w:hAnsi="Times New Roman" w:cs="Times New Roman"/>
              </w:rPr>
              <w:lastRenderedPageBreak/>
              <w:t>Membuat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ebuah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proses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nghapus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DB576B">
              <w:rPr>
                <w:rFonts w:ascii="Times New Roman" w:hAnsi="Times New Roman" w:cs="Times New Roman"/>
              </w:rPr>
              <w:t>untu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langg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ida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menyelesai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layanannya</w:t>
            </w:r>
            <w:proofErr w:type="spellEnd"/>
            <w:r w:rsidRPr="00DB576B">
              <w:rPr>
                <w:rFonts w:ascii="Times New Roman" w:hAnsi="Times New Roman" w:cs="Times New Roman"/>
              </w:rPr>
              <w:t>.</w:t>
            </w:r>
          </w:p>
          <w:p w14:paraId="144E89EA" w14:textId="77777777" w:rsidR="00DB576B" w:rsidRPr="00DB576B" w:rsidRDefault="00DB576B" w:rsidP="005F18B9">
            <w:pPr>
              <w:pStyle w:val="ListParagraph"/>
              <w:numPr>
                <w:ilvl w:val="0"/>
                <w:numId w:val="17"/>
              </w:numPr>
              <w:ind w:left="191" w:hanging="218"/>
              <w:rPr>
                <w:rFonts w:ascii="Times New Roman" w:hAnsi="Times New Roman" w:cs="Times New Roman"/>
              </w:rPr>
            </w:pPr>
            <w:proofErr w:type="spellStart"/>
            <w:r w:rsidRPr="00DB576B">
              <w:rPr>
                <w:rFonts w:ascii="Times New Roman" w:hAnsi="Times New Roman" w:cs="Times New Roman"/>
              </w:rPr>
              <w:t>Menginput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ata – data yang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eharusny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bis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imasu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ecar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otomatis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oleh </w:t>
            </w:r>
            <w:proofErr w:type="spellStart"/>
            <w:r w:rsidRPr="00DB576B">
              <w:rPr>
                <w:rFonts w:ascii="Times New Roman" w:hAnsi="Times New Roman" w:cs="Times New Roman"/>
              </w:rPr>
              <w:t>sistem</w:t>
            </w:r>
            <w:proofErr w:type="spellEnd"/>
            <w:r w:rsidRPr="00DB576B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1843" w:type="dxa"/>
          </w:tcPr>
          <w:p w14:paraId="240DA489" w14:textId="77777777" w:rsidR="00DB576B" w:rsidRPr="00DB576B" w:rsidRDefault="00DB576B" w:rsidP="005F18B9">
            <w:pPr>
              <w:pStyle w:val="ListParagraph"/>
              <w:numPr>
                <w:ilvl w:val="0"/>
                <w:numId w:val="18"/>
              </w:numPr>
              <w:ind w:left="182" w:hanging="23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B576B">
              <w:rPr>
                <w:rFonts w:ascii="Times New Roman" w:hAnsi="Times New Roman" w:cs="Times New Roman"/>
              </w:rPr>
              <w:lastRenderedPageBreak/>
              <w:t>Walau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ata yang di </w:t>
            </w:r>
            <w:proofErr w:type="spellStart"/>
            <w:r w:rsidRPr="00DB576B">
              <w:rPr>
                <w:rFonts w:ascii="Times New Roman" w:hAnsi="Times New Roman" w:cs="Times New Roman"/>
              </w:rPr>
              <w:t>input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salah,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api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etap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apat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DB576B">
              <w:rPr>
                <w:rFonts w:ascii="Times New Roman" w:hAnsi="Times New Roman" w:cs="Times New Roman"/>
              </w:rPr>
              <w:t>input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an </w:t>
            </w:r>
            <w:proofErr w:type="spellStart"/>
            <w:r w:rsidRPr="00DB576B">
              <w:rPr>
                <w:rFonts w:ascii="Times New Roman" w:hAnsi="Times New Roman" w:cs="Times New Roman"/>
              </w:rPr>
              <w:t>tidak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ada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pemberitahu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data salah </w:t>
            </w:r>
            <w:proofErr w:type="spellStart"/>
            <w:r w:rsidRPr="00DB576B">
              <w:rPr>
                <w:rFonts w:ascii="Times New Roman" w:hAnsi="Times New Roman" w:cs="Times New Roman"/>
              </w:rPr>
              <w:t>dimasukan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</w:rPr>
              <w:t>atau</w:t>
            </w:r>
            <w:proofErr w:type="spellEnd"/>
            <w:r w:rsidRPr="00DB576B">
              <w:rPr>
                <w:rFonts w:ascii="Times New Roman" w:hAnsi="Times New Roman" w:cs="Times New Roman"/>
              </w:rPr>
              <w:t xml:space="preserve"> error.</w:t>
            </w:r>
          </w:p>
          <w:p w14:paraId="3A6DDD08" w14:textId="77777777" w:rsidR="00DB576B" w:rsidRPr="00DB576B" w:rsidRDefault="00DB576B" w:rsidP="005F18B9">
            <w:pPr>
              <w:pStyle w:val="ListParagraph"/>
              <w:numPr>
                <w:ilvl w:val="0"/>
                <w:numId w:val="18"/>
              </w:numPr>
              <w:ind w:left="182" w:hanging="23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Memudahk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user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mengetahui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sudah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mana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pelayan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berlangsung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23C55DC4" w14:textId="77777777" w:rsidR="00DB576B" w:rsidRPr="00DB576B" w:rsidRDefault="00DB576B" w:rsidP="005F18B9">
            <w:pPr>
              <w:pStyle w:val="ListParagraph"/>
              <w:numPr>
                <w:ilvl w:val="0"/>
                <w:numId w:val="18"/>
              </w:numPr>
              <w:ind w:left="182" w:hanging="23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Mengantisispasi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lolosnya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pelaku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pencuri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air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kewajiban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membayar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denda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65AAE438" w14:textId="77777777" w:rsidR="00DB576B" w:rsidRPr="00DB576B" w:rsidRDefault="00DB576B" w:rsidP="005F18B9">
            <w:pPr>
              <w:pStyle w:val="ListParagraph"/>
              <w:numPr>
                <w:ilvl w:val="0"/>
                <w:numId w:val="18"/>
              </w:numPr>
              <w:ind w:left="182" w:hanging="239"/>
              <w:rPr>
                <w:rFonts w:ascii="Times New Roman" w:hAnsi="Times New Roman" w:cs="Times New Roman"/>
                <w:sz w:val="24"/>
                <w:szCs w:val="24"/>
              </w:rPr>
            </w:pPr>
            <w:r w:rsidRPr="00DB576B">
              <w:rPr>
                <w:rFonts w:ascii="Times New Roman" w:hAnsi="Times New Roman" w:cs="Times New Roman"/>
                <w:sz w:val="24"/>
                <w:szCs w:val="24"/>
              </w:rPr>
              <w:t xml:space="preserve">Banyak data yang </w:t>
            </w:r>
            <w:proofErr w:type="spellStart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menumpuk</w:t>
            </w:r>
            <w:proofErr w:type="spellEnd"/>
            <w:r w:rsidRPr="00DB576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6539AA26" w14:textId="1AF57A3A" w:rsidR="00DC72C8" w:rsidRPr="00CF3FCE" w:rsidRDefault="00CF3FCE" w:rsidP="00CF3FC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2"/>
          <w:szCs w:val="22"/>
        </w:rPr>
      </w:pPr>
      <w:bookmarkStart w:id="43" w:name="_Toc18389893"/>
      <w:proofErr w:type="spellStart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bel</w:t>
      </w:r>
      <w:proofErr w:type="spellEnd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4.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Tabel_4. \* ARABIC </w:instrTex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3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nalisa </w:t>
      </w:r>
      <w:proofErr w:type="spellStart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gaktifan</w:t>
      </w:r>
      <w:proofErr w:type="spellEnd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Kembali</w:t>
      </w:r>
      <w:bookmarkEnd w:id="43"/>
      <w:proofErr w:type="spellEnd"/>
    </w:p>
    <w:p w14:paraId="66C3DFEC" w14:textId="43FD42AE" w:rsidR="00BC7387" w:rsidRPr="00BC7387" w:rsidRDefault="00B35AA3" w:rsidP="005F18B9">
      <w:pPr>
        <w:pStyle w:val="Heading4"/>
        <w:numPr>
          <w:ilvl w:val="3"/>
          <w:numId w:val="18"/>
        </w:numPr>
        <w:ind w:left="1276"/>
      </w:pPr>
      <w:r>
        <w:t>Flowchart</w:t>
      </w:r>
      <w:r w:rsidR="00993256">
        <w:t xml:space="preserve"> </w:t>
      </w:r>
      <w:proofErr w:type="spellStart"/>
      <w:r w:rsidR="00993256">
        <w:t>Baru</w:t>
      </w:r>
      <w:proofErr w:type="spellEnd"/>
      <w:r w:rsidR="00993256">
        <w:t xml:space="preserve"> </w:t>
      </w:r>
      <w:proofErr w:type="spellStart"/>
      <w:r w:rsidR="00993256">
        <w:t>Pengaktifan</w:t>
      </w:r>
      <w:proofErr w:type="spellEnd"/>
      <w:r w:rsidR="00993256">
        <w:t xml:space="preserve"> </w:t>
      </w:r>
      <w:proofErr w:type="spellStart"/>
      <w:r w:rsidR="00993256">
        <w:t>Kembali</w:t>
      </w:r>
      <w:proofErr w:type="spellEnd"/>
    </w:p>
    <w:p w14:paraId="5C9CF696" w14:textId="78DCA25F" w:rsidR="00993256" w:rsidRDefault="00993256" w:rsidP="005F18B9">
      <w:pPr>
        <w:pStyle w:val="ListParagraph"/>
        <w:numPr>
          <w:ilvl w:val="0"/>
          <w:numId w:val="20"/>
        </w:numPr>
        <w:spacing w:line="24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u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OP</w:t>
      </w:r>
    </w:p>
    <w:p w14:paraId="434E130B" w14:textId="77777777" w:rsidR="00993256" w:rsidRPr="00993256" w:rsidRDefault="00993256" w:rsidP="00993256">
      <w:pPr>
        <w:pStyle w:val="ListParagraph"/>
        <w:spacing w:line="240" w:lineRule="auto"/>
        <w:ind w:left="1985"/>
        <w:jc w:val="both"/>
        <w:rPr>
          <w:rFonts w:ascii="Times New Roman" w:hAnsi="Times New Roman" w:cs="Times New Roman"/>
          <w:sz w:val="24"/>
          <w:szCs w:val="24"/>
        </w:rPr>
      </w:pPr>
    </w:p>
    <w:p w14:paraId="73E1EAC0" w14:textId="14BFAD2E" w:rsidR="00B35AA3" w:rsidRDefault="00993256" w:rsidP="00B35AA3">
      <w:pPr>
        <w:pStyle w:val="ListParagraph"/>
        <w:spacing w:line="240" w:lineRule="auto"/>
        <w:ind w:left="1995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DA550F5" wp14:editId="1136A821">
            <wp:extent cx="2884786" cy="5332021"/>
            <wp:effectExtent l="0" t="0" r="0" b="254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6540" cy="53352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EA7F84" w14:textId="30D1D3B3" w:rsidR="00DB576B" w:rsidRPr="00CF3FCE" w:rsidRDefault="00CF3FCE" w:rsidP="00CF3FC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44" w:name="_Toc18438316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.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5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Flowchart </w:t>
      </w:r>
      <w:proofErr w:type="spellStart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utus</w:t>
      </w:r>
      <w:proofErr w:type="spellEnd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DOP</w:t>
      </w:r>
      <w:bookmarkEnd w:id="44"/>
    </w:p>
    <w:p w14:paraId="61F9FBE7" w14:textId="6D9F4F6B" w:rsidR="00993256" w:rsidRDefault="00993256" w:rsidP="008A2BC0">
      <w:pPr>
        <w:spacing w:line="360" w:lineRule="auto"/>
        <w:ind w:left="414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3F97903D" w14:textId="623C1035" w:rsidR="00993256" w:rsidRPr="008A2BC0" w:rsidRDefault="00993256" w:rsidP="008A2BC0">
      <w:pPr>
        <w:spacing w:line="36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</w:rPr>
      </w:pPr>
      <w:r w:rsidRPr="00993256">
        <w:rPr>
          <w:rFonts w:ascii="Times New Roman" w:hAnsi="Times New Roman" w:cs="Times New Roman"/>
          <w:sz w:val="24"/>
          <w:szCs w:val="24"/>
        </w:rPr>
        <w:t xml:space="preserve">Flowchart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deklarasi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3 sub, DOP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nol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(0);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ampung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(2); dan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(3)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flowchart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klarasi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0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ID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ID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D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ap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water meter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 DOP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OP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lebih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lakukan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ampung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lanjut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B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rap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 DOP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OP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0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200,000.00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OP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31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60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500,000.00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OP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61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90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750,000.00. Dan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OP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91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keluar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1,000,000.00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sar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beban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Surat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(SPK)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terus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SPK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ralat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(RKP) dan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formulir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RKP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Acara dan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Acara agar proses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Dan y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gkonfirmas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>.</w:t>
      </w:r>
      <w:r w:rsidRPr="008A2BC0">
        <w:rPr>
          <w:rFonts w:ascii="Times New Roman" w:hAnsi="Times New Roman" w:cs="Times New Roman"/>
          <w:sz w:val="24"/>
          <w:szCs w:val="24"/>
        </w:rPr>
        <w:br w:type="page"/>
      </w:r>
    </w:p>
    <w:p w14:paraId="039D3E0E" w14:textId="4FAF66E2" w:rsidR="00993256" w:rsidRDefault="00993256" w:rsidP="005F18B9">
      <w:pPr>
        <w:pStyle w:val="ListParagraph"/>
        <w:numPr>
          <w:ilvl w:val="0"/>
          <w:numId w:val="20"/>
        </w:numPr>
        <w:spacing w:line="24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u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mpung</w:t>
      </w:r>
      <w:proofErr w:type="spellEnd"/>
    </w:p>
    <w:p w14:paraId="170AC54E" w14:textId="77777777" w:rsidR="00993256" w:rsidRDefault="00993256" w:rsidP="00993256">
      <w:pPr>
        <w:pStyle w:val="ListParagraph"/>
        <w:spacing w:line="240" w:lineRule="auto"/>
        <w:ind w:left="2061"/>
        <w:jc w:val="both"/>
        <w:rPr>
          <w:rFonts w:ascii="Times New Roman" w:hAnsi="Times New Roman" w:cs="Times New Roman"/>
          <w:sz w:val="24"/>
          <w:szCs w:val="24"/>
        </w:rPr>
      </w:pPr>
    </w:p>
    <w:p w14:paraId="1BE6CFF7" w14:textId="77777777" w:rsidR="00993256" w:rsidRDefault="00993256" w:rsidP="00993256">
      <w:pPr>
        <w:pStyle w:val="ListParagraph"/>
        <w:spacing w:line="240" w:lineRule="auto"/>
        <w:ind w:left="206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6FD51EC" wp14:editId="08F59059">
            <wp:extent cx="2731222" cy="5890161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9061" cy="59070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73C37C" w14:textId="52AE81B3" w:rsidR="003F5AB8" w:rsidRPr="00CF3FCE" w:rsidRDefault="00CF3FCE" w:rsidP="00CF3FC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45" w:name="_Toc18438317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</w:t>
      </w:r>
      <w:r w:rsidR="0012246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.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6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Flowchart </w:t>
      </w:r>
      <w:proofErr w:type="spellStart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utus</w:t>
      </w:r>
      <w:proofErr w:type="spellEnd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Rampung</w:t>
      </w:r>
      <w:bookmarkEnd w:id="45"/>
      <w:proofErr w:type="spellEnd"/>
    </w:p>
    <w:p w14:paraId="31F79795" w14:textId="29E27680" w:rsidR="00993256" w:rsidRPr="0030516F" w:rsidRDefault="00993256" w:rsidP="008A2BC0">
      <w:pPr>
        <w:spacing w:line="360" w:lineRule="auto"/>
        <w:ind w:left="556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>:</w:t>
      </w:r>
    </w:p>
    <w:p w14:paraId="2834B7FB" w14:textId="77777777" w:rsidR="00993256" w:rsidRDefault="00993256" w:rsidP="008A2BC0">
      <w:pPr>
        <w:pStyle w:val="ListParagraph"/>
        <w:spacing w:line="360" w:lineRule="auto"/>
        <w:ind w:left="1276" w:firstLine="425"/>
        <w:jc w:val="both"/>
        <w:rPr>
          <w:rFonts w:ascii="Times New Roman" w:hAnsi="Times New Roman" w:cs="Times New Roman"/>
          <w:sz w:val="24"/>
          <w:szCs w:val="24"/>
        </w:rPr>
      </w:pPr>
      <w:r w:rsidRPr="00993256">
        <w:rPr>
          <w:rFonts w:ascii="Times New Roman" w:hAnsi="Times New Roman" w:cs="Times New Roman"/>
          <w:sz w:val="24"/>
          <w:szCs w:val="24"/>
        </w:rPr>
        <w:t xml:space="preserve">Flowchart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deklarasi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3 sub, DOP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lastRenderedPageBreak/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nol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(0);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ampung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(2); dan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(3)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flowchart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klarasi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2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ID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ID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D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ap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water meter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 DOP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OP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lebih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lakukan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ampung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lanjut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A, dan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ak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gece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ameter Pip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belum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ce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ameter Pip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ameter Pip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½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ken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1,500,000.00;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ameter Pip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¾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ken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2,500,000.00; dan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ameter Pip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2”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ken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14,500,000.00. Setelah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sar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Diameter Pipa,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Surat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(SPK)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terus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SPK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ralat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(RKP) dan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formulir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RKP.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Acara dan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Acara agar proses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. Dan yang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mengkonfirmas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93256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99325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2665386" w14:textId="77777777" w:rsidR="0030516F" w:rsidRDefault="0030516F" w:rsidP="005F18B9">
      <w:pPr>
        <w:pStyle w:val="ListParagraph"/>
        <w:numPr>
          <w:ilvl w:val="0"/>
          <w:numId w:val="20"/>
        </w:numPr>
        <w:spacing w:line="240" w:lineRule="auto"/>
        <w:ind w:left="141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ut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entara</w:t>
      </w:r>
      <w:proofErr w:type="spellEnd"/>
    </w:p>
    <w:p w14:paraId="2914B8C9" w14:textId="77777777" w:rsidR="0030516F" w:rsidRDefault="0030516F" w:rsidP="0030516F">
      <w:pPr>
        <w:pStyle w:val="ListParagraph"/>
        <w:spacing w:line="240" w:lineRule="auto"/>
        <w:ind w:left="206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EAB2EEF" wp14:editId="4BA4D9C0">
            <wp:extent cx="2239684" cy="4536374"/>
            <wp:effectExtent l="0" t="0" r="825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9684" cy="45363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447821" w14:textId="55B33AAA" w:rsidR="003F5AB8" w:rsidRPr="00CF3FCE" w:rsidRDefault="00CF3FCE" w:rsidP="00CF3FC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46" w:name="_Toc18438318"/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</w:t>
      </w:r>
      <w:r w:rsidR="0012246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.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7</w:t>
      </w:r>
      <w:r w:rsidRPr="00CF3FC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Flowchart </w:t>
      </w:r>
      <w:proofErr w:type="spellStart"/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utus</w:t>
      </w:r>
      <w:proofErr w:type="spellEnd"/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Sementara</w:t>
      </w:r>
      <w:bookmarkEnd w:id="46"/>
      <w:proofErr w:type="spellEnd"/>
    </w:p>
    <w:p w14:paraId="01BFC1C8" w14:textId="77777777" w:rsidR="00CF3FCE" w:rsidRDefault="00CF3FCE" w:rsidP="0030516F">
      <w:pPr>
        <w:spacing w:line="24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5A42495" w14:textId="6C9E703B" w:rsidR="0030516F" w:rsidRPr="0030516F" w:rsidRDefault="0030516F" w:rsidP="008A2BC0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>:</w:t>
      </w:r>
    </w:p>
    <w:p w14:paraId="54A3DA48" w14:textId="77777777" w:rsidR="00102E7D" w:rsidRDefault="0030516F" w:rsidP="008A2BC0">
      <w:pPr>
        <w:pStyle w:val="ListParagraph"/>
        <w:spacing w:line="360" w:lineRule="auto"/>
        <w:ind w:left="1440" w:firstLine="621"/>
        <w:jc w:val="both"/>
        <w:rPr>
          <w:rFonts w:ascii="Times New Roman" w:hAnsi="Times New Roman" w:cs="Times New Roman"/>
          <w:sz w:val="24"/>
          <w:szCs w:val="24"/>
        </w:rPr>
      </w:pPr>
      <w:r w:rsidRPr="0030516F">
        <w:rPr>
          <w:rFonts w:ascii="Times New Roman" w:hAnsi="Times New Roman" w:cs="Times New Roman"/>
          <w:sz w:val="24"/>
          <w:szCs w:val="24"/>
        </w:rPr>
        <w:t xml:space="preserve">Flowchart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mendeklarasi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3 sub, DOP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nol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(0);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Rampung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(2); dan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(3).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flowchart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eklarasi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3.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ID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ID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lastRenderedPageBreak/>
        <w:t>Putus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y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proses SPK,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proses C. Pada proses SPK (Surat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notifikas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iterus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SPK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eralat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(RKP) dan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formulir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RKP.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Acara dan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Acara agar proses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. Dan yang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mengkonfirmas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16F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30516F">
        <w:rPr>
          <w:rFonts w:ascii="Times New Roman" w:hAnsi="Times New Roman" w:cs="Times New Roman"/>
          <w:sz w:val="24"/>
          <w:szCs w:val="24"/>
        </w:rPr>
        <w:t>.</w:t>
      </w:r>
    </w:p>
    <w:p w14:paraId="60D15E9C" w14:textId="77777777" w:rsidR="00102E7D" w:rsidRDefault="00102E7D" w:rsidP="008A2BC0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DC744E" w14:textId="228BF193" w:rsidR="00BC7387" w:rsidRPr="00BC7387" w:rsidRDefault="00102E7D" w:rsidP="005F18B9">
      <w:pPr>
        <w:pStyle w:val="Heading3"/>
        <w:numPr>
          <w:ilvl w:val="2"/>
          <w:numId w:val="18"/>
        </w:numPr>
        <w:ind w:left="709" w:hanging="567"/>
      </w:pPr>
      <w:bookmarkStart w:id="47" w:name="_Toc18437313"/>
      <w:proofErr w:type="spellStart"/>
      <w:r w:rsidRPr="008A59F4">
        <w:t>Balik</w:t>
      </w:r>
      <w:proofErr w:type="spellEnd"/>
      <w:r w:rsidRPr="008A59F4">
        <w:t xml:space="preserve"> Nama</w:t>
      </w:r>
      <w:bookmarkEnd w:id="47"/>
    </w:p>
    <w:p w14:paraId="0EB8AB93" w14:textId="20860516" w:rsidR="00102E7D" w:rsidRDefault="00102E7D" w:rsidP="008A2BC0">
      <w:pPr>
        <w:pStyle w:val="ListParagraph"/>
        <w:spacing w:line="360" w:lineRule="auto"/>
        <w:ind w:left="567" w:firstLine="15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i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ma:</w:t>
      </w:r>
    </w:p>
    <w:tbl>
      <w:tblPr>
        <w:tblStyle w:val="TableGrid"/>
        <w:tblW w:w="7158" w:type="dxa"/>
        <w:tblInd w:w="775" w:type="dxa"/>
        <w:tblLook w:val="04A0" w:firstRow="1" w:lastRow="0" w:firstColumn="1" w:lastColumn="0" w:noHBand="0" w:noVBand="1"/>
      </w:tblPr>
      <w:tblGrid>
        <w:gridCol w:w="1914"/>
        <w:gridCol w:w="3260"/>
        <w:gridCol w:w="1984"/>
      </w:tblGrid>
      <w:tr w:rsidR="00102E7D" w:rsidRPr="0033768E" w14:paraId="3DD6A9A3" w14:textId="77777777" w:rsidTr="00102E7D">
        <w:tc>
          <w:tcPr>
            <w:tcW w:w="1914" w:type="dxa"/>
          </w:tcPr>
          <w:p w14:paraId="23790513" w14:textId="77777777" w:rsidR="00102E7D" w:rsidRPr="00102E7D" w:rsidRDefault="00102E7D" w:rsidP="009002B6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102E7D">
              <w:rPr>
                <w:rFonts w:ascii="Times New Roman" w:hAnsi="Times New Roman" w:cs="Times New Roman"/>
                <w:b/>
                <w:bCs/>
              </w:rPr>
              <w:t>Masalah</w:t>
            </w:r>
            <w:proofErr w:type="spellEnd"/>
          </w:p>
        </w:tc>
        <w:tc>
          <w:tcPr>
            <w:tcW w:w="3260" w:type="dxa"/>
          </w:tcPr>
          <w:p w14:paraId="74C479D9" w14:textId="77777777" w:rsidR="00102E7D" w:rsidRPr="00102E7D" w:rsidRDefault="00102E7D" w:rsidP="009002B6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102E7D">
              <w:rPr>
                <w:rFonts w:ascii="Times New Roman" w:hAnsi="Times New Roman" w:cs="Times New Roman"/>
                <w:b/>
                <w:bCs/>
              </w:rPr>
              <w:t>Solusi</w:t>
            </w:r>
            <w:proofErr w:type="spellEnd"/>
          </w:p>
        </w:tc>
        <w:tc>
          <w:tcPr>
            <w:tcW w:w="1984" w:type="dxa"/>
          </w:tcPr>
          <w:p w14:paraId="308372C4" w14:textId="77777777" w:rsidR="00102E7D" w:rsidRPr="00102E7D" w:rsidRDefault="00102E7D" w:rsidP="009002B6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102E7D">
              <w:rPr>
                <w:rFonts w:ascii="Times New Roman" w:hAnsi="Times New Roman" w:cs="Times New Roman"/>
                <w:b/>
                <w:bCs/>
              </w:rPr>
              <w:t>Alasan</w:t>
            </w:r>
            <w:proofErr w:type="spellEnd"/>
          </w:p>
        </w:tc>
      </w:tr>
      <w:tr w:rsidR="00102E7D" w:rsidRPr="0033768E" w14:paraId="37965EA9" w14:textId="77777777" w:rsidTr="00102E7D">
        <w:tc>
          <w:tcPr>
            <w:tcW w:w="1914" w:type="dxa"/>
          </w:tcPr>
          <w:p w14:paraId="6F36A349" w14:textId="77777777" w:rsidR="00102E7D" w:rsidRPr="00102E7D" w:rsidRDefault="00102E7D" w:rsidP="005F18B9">
            <w:pPr>
              <w:pStyle w:val="ListParagraph"/>
              <w:numPr>
                <w:ilvl w:val="0"/>
                <w:numId w:val="21"/>
              </w:numPr>
              <w:ind w:left="314"/>
              <w:rPr>
                <w:rFonts w:ascii="Times New Roman" w:hAnsi="Times New Roman" w:cs="Times New Roman"/>
              </w:rPr>
            </w:pPr>
            <w:r w:rsidRPr="00102E7D">
              <w:rPr>
                <w:rFonts w:ascii="Times New Roman" w:hAnsi="Times New Roman" w:cs="Times New Roman"/>
              </w:rPr>
              <w:t xml:space="preserve">Banyak </w:t>
            </w:r>
            <w:proofErr w:type="spellStart"/>
            <w:r w:rsidRPr="00102E7D">
              <w:rPr>
                <w:rFonts w:ascii="Times New Roman" w:hAnsi="Times New Roman" w:cs="Times New Roman"/>
              </w:rPr>
              <w:t>input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102E7D">
              <w:rPr>
                <w:rFonts w:ascii="Times New Roman" w:hAnsi="Times New Roman" w:cs="Times New Roman"/>
              </w:rPr>
              <w:t>tidak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sesuai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form </w:t>
            </w:r>
            <w:proofErr w:type="spellStart"/>
            <w:r w:rsidRPr="00102E7D">
              <w:rPr>
                <w:rFonts w:ascii="Times New Roman" w:hAnsi="Times New Roman" w:cs="Times New Roman"/>
              </w:rPr>
              <w:t>saat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102E7D">
              <w:rPr>
                <w:rFonts w:ascii="Times New Roman" w:hAnsi="Times New Roman" w:cs="Times New Roman"/>
              </w:rPr>
              <w:t>inputk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102E7D">
              <w:rPr>
                <w:rFonts w:ascii="Times New Roman" w:hAnsi="Times New Roman" w:cs="Times New Roman"/>
              </w:rPr>
              <w:t>baik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melalui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keyboard </w:t>
            </w:r>
            <w:proofErr w:type="spellStart"/>
            <w:r w:rsidRPr="00102E7D">
              <w:rPr>
                <w:rFonts w:ascii="Times New Roman" w:hAnsi="Times New Roman" w:cs="Times New Roman"/>
              </w:rPr>
              <w:t>atau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Copy &amp; Paste.</w:t>
            </w:r>
          </w:p>
          <w:p w14:paraId="1E2315E4" w14:textId="77777777" w:rsidR="00102E7D" w:rsidRPr="00102E7D" w:rsidRDefault="00102E7D" w:rsidP="005F18B9">
            <w:pPr>
              <w:pStyle w:val="ListParagraph"/>
              <w:numPr>
                <w:ilvl w:val="0"/>
                <w:numId w:val="21"/>
              </w:numPr>
              <w:ind w:left="314"/>
              <w:rPr>
                <w:rFonts w:ascii="Times New Roman" w:hAnsi="Times New Roman" w:cs="Times New Roman"/>
              </w:rPr>
            </w:pPr>
            <w:proofErr w:type="spellStart"/>
            <w:r w:rsidRPr="00102E7D">
              <w:rPr>
                <w:rFonts w:ascii="Times New Roman" w:hAnsi="Times New Roman" w:cs="Times New Roman"/>
              </w:rPr>
              <w:t>Terjadi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penumpuk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102E7D">
              <w:rPr>
                <w:rFonts w:ascii="Times New Roman" w:hAnsi="Times New Roman" w:cs="Times New Roman"/>
              </w:rPr>
              <w:t>belum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selesai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di proses.</w:t>
            </w:r>
          </w:p>
          <w:p w14:paraId="430B94BC" w14:textId="77777777" w:rsidR="00102E7D" w:rsidRPr="00102E7D" w:rsidRDefault="00102E7D" w:rsidP="005F18B9">
            <w:pPr>
              <w:pStyle w:val="ListParagraph"/>
              <w:numPr>
                <w:ilvl w:val="0"/>
                <w:numId w:val="21"/>
              </w:numPr>
              <w:ind w:left="314"/>
              <w:rPr>
                <w:rFonts w:ascii="Times New Roman" w:hAnsi="Times New Roman" w:cs="Times New Roman"/>
              </w:rPr>
            </w:pPr>
            <w:proofErr w:type="spellStart"/>
            <w:r w:rsidRPr="00102E7D">
              <w:rPr>
                <w:rFonts w:ascii="Times New Roman" w:hAnsi="Times New Roman" w:cs="Times New Roman"/>
              </w:rPr>
              <w:t>Input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harg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masih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bis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102E7D">
              <w:rPr>
                <w:rFonts w:ascii="Times New Roman" w:hAnsi="Times New Roman" w:cs="Times New Roman"/>
              </w:rPr>
              <w:t>ubah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– </w:t>
            </w:r>
            <w:proofErr w:type="spellStart"/>
            <w:r w:rsidRPr="00102E7D">
              <w:rPr>
                <w:rFonts w:ascii="Times New Roman" w:hAnsi="Times New Roman" w:cs="Times New Roman"/>
              </w:rPr>
              <w:t>ubah</w:t>
            </w:r>
            <w:proofErr w:type="spellEnd"/>
            <w:r w:rsidRPr="00102E7D">
              <w:rPr>
                <w:rFonts w:ascii="Times New Roman" w:hAnsi="Times New Roman" w:cs="Times New Roman"/>
              </w:rPr>
              <w:t>.</w:t>
            </w:r>
          </w:p>
          <w:p w14:paraId="2E55C006" w14:textId="77777777" w:rsidR="00102E7D" w:rsidRPr="00102E7D" w:rsidRDefault="00102E7D" w:rsidP="005F18B9">
            <w:pPr>
              <w:pStyle w:val="ListParagraph"/>
              <w:numPr>
                <w:ilvl w:val="0"/>
                <w:numId w:val="21"/>
              </w:numPr>
              <w:ind w:left="314"/>
              <w:rPr>
                <w:rFonts w:ascii="Times New Roman" w:hAnsi="Times New Roman" w:cs="Times New Roman"/>
              </w:rPr>
            </w:pPr>
            <w:proofErr w:type="spellStart"/>
            <w:r w:rsidRPr="00102E7D">
              <w:rPr>
                <w:rFonts w:ascii="Times New Roman" w:hAnsi="Times New Roman" w:cs="Times New Roman"/>
              </w:rPr>
              <w:t>Biay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PPN </w:t>
            </w:r>
            <w:proofErr w:type="spellStart"/>
            <w:r w:rsidRPr="00102E7D">
              <w:rPr>
                <w:rFonts w:ascii="Times New Roman" w:hAnsi="Times New Roman" w:cs="Times New Roman"/>
              </w:rPr>
              <w:t>bis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dimasuk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ataupu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tidak</w:t>
            </w:r>
            <w:proofErr w:type="spellEnd"/>
            <w:r w:rsidRPr="00102E7D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3260" w:type="dxa"/>
          </w:tcPr>
          <w:p w14:paraId="2AB463D9" w14:textId="122356D9" w:rsidR="00102E7D" w:rsidRPr="00102E7D" w:rsidRDefault="00102E7D" w:rsidP="005F18B9">
            <w:pPr>
              <w:pStyle w:val="ListParagraph"/>
              <w:numPr>
                <w:ilvl w:val="0"/>
                <w:numId w:val="23"/>
              </w:numPr>
              <w:ind w:left="173" w:hanging="218"/>
              <w:rPr>
                <w:rFonts w:ascii="Times New Roman" w:hAnsi="Times New Roman" w:cs="Times New Roman"/>
              </w:rPr>
            </w:pPr>
            <w:proofErr w:type="spellStart"/>
            <w:r w:rsidRPr="00102E7D">
              <w:rPr>
                <w:rFonts w:ascii="Times New Roman" w:hAnsi="Times New Roman" w:cs="Times New Roman"/>
              </w:rPr>
              <w:t>Masalah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pertam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: </w:t>
            </w:r>
            <w:proofErr w:type="spellStart"/>
            <w:r w:rsidRPr="00102E7D">
              <w:rPr>
                <w:rFonts w:ascii="Times New Roman" w:hAnsi="Times New Roman" w:cs="Times New Roman"/>
              </w:rPr>
              <w:t>Memperbaiki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input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yang di </w:t>
            </w:r>
            <w:proofErr w:type="spellStart"/>
            <w:r w:rsidRPr="00102E7D">
              <w:rPr>
                <w:rFonts w:ascii="Times New Roman" w:hAnsi="Times New Roman" w:cs="Times New Roman"/>
              </w:rPr>
              <w:t>isi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oleh user dan </w:t>
            </w:r>
            <w:proofErr w:type="spellStart"/>
            <w:r w:rsidRPr="00102E7D">
              <w:rPr>
                <w:rFonts w:ascii="Times New Roman" w:hAnsi="Times New Roman" w:cs="Times New Roman"/>
              </w:rPr>
              <w:t>membuat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kontrol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102E7D">
              <w:rPr>
                <w:rFonts w:ascii="Times New Roman" w:hAnsi="Times New Roman" w:cs="Times New Roman"/>
              </w:rPr>
              <w:t>saat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proses di </w:t>
            </w:r>
            <w:proofErr w:type="spellStart"/>
            <w:r w:rsidRPr="00102E7D">
              <w:rPr>
                <w:rFonts w:ascii="Times New Roman" w:hAnsi="Times New Roman" w:cs="Times New Roman"/>
              </w:rPr>
              <w:t>dalam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system, </w:t>
            </w:r>
            <w:proofErr w:type="spellStart"/>
            <w:r w:rsidRPr="00102E7D">
              <w:rPr>
                <w:rFonts w:ascii="Times New Roman" w:hAnsi="Times New Roman" w:cs="Times New Roman"/>
              </w:rPr>
              <w:t>untuk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mengantisipasi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data yang salah di </w:t>
            </w:r>
            <w:proofErr w:type="spellStart"/>
            <w:r w:rsidRPr="00102E7D">
              <w:rPr>
                <w:rFonts w:ascii="Times New Roman" w:hAnsi="Times New Roman" w:cs="Times New Roman"/>
              </w:rPr>
              <w:t>inputk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oleh user. Dan </w:t>
            </w:r>
            <w:proofErr w:type="spellStart"/>
            <w:r w:rsidRPr="00102E7D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alert </w:t>
            </w:r>
            <w:proofErr w:type="spellStart"/>
            <w:r w:rsidRPr="00102E7D">
              <w:rPr>
                <w:rFonts w:ascii="Times New Roman" w:hAnsi="Times New Roman" w:cs="Times New Roman"/>
              </w:rPr>
              <w:t>kepad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user </w:t>
            </w:r>
            <w:proofErr w:type="spellStart"/>
            <w:r w:rsidRPr="00102E7D">
              <w:rPr>
                <w:rFonts w:ascii="Times New Roman" w:hAnsi="Times New Roman" w:cs="Times New Roman"/>
              </w:rPr>
              <w:t>jik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102E7D">
              <w:rPr>
                <w:rFonts w:ascii="Times New Roman" w:hAnsi="Times New Roman" w:cs="Times New Roman"/>
              </w:rPr>
              <w:t>dimasuk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memang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salah.</w:t>
            </w:r>
          </w:p>
          <w:p w14:paraId="6567421D" w14:textId="13676DF4" w:rsidR="00102E7D" w:rsidRPr="00102E7D" w:rsidRDefault="00102E7D" w:rsidP="005F18B9">
            <w:pPr>
              <w:pStyle w:val="ListParagraph"/>
              <w:numPr>
                <w:ilvl w:val="0"/>
                <w:numId w:val="23"/>
              </w:numPr>
              <w:ind w:left="173" w:hanging="218"/>
              <w:rPr>
                <w:rFonts w:ascii="Times New Roman" w:hAnsi="Times New Roman" w:cs="Times New Roman"/>
              </w:rPr>
            </w:pPr>
            <w:proofErr w:type="spellStart"/>
            <w:r w:rsidRPr="00102E7D">
              <w:rPr>
                <w:rFonts w:ascii="Times New Roman" w:hAnsi="Times New Roman" w:cs="Times New Roman"/>
              </w:rPr>
              <w:t>Masalah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kedu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: </w:t>
            </w:r>
            <w:proofErr w:type="spellStart"/>
            <w:r w:rsidRPr="00102E7D">
              <w:rPr>
                <w:rFonts w:ascii="Times New Roman" w:hAnsi="Times New Roman" w:cs="Times New Roman"/>
              </w:rPr>
              <w:t>Membuatk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proses </w:t>
            </w:r>
            <w:proofErr w:type="spellStart"/>
            <w:r w:rsidRPr="00102E7D">
              <w:rPr>
                <w:rFonts w:ascii="Times New Roman" w:hAnsi="Times New Roman" w:cs="Times New Roman"/>
              </w:rPr>
              <w:t>penghapus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secar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otomatis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untuk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data – data yang </w:t>
            </w:r>
            <w:proofErr w:type="spellStart"/>
            <w:r w:rsidRPr="00102E7D">
              <w:rPr>
                <w:rFonts w:ascii="Times New Roman" w:hAnsi="Times New Roman" w:cs="Times New Roman"/>
              </w:rPr>
              <w:t>telah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melewati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batas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masa </w:t>
            </w:r>
            <w:proofErr w:type="spellStart"/>
            <w:r w:rsidRPr="00102E7D">
              <w:rPr>
                <w:rFonts w:ascii="Times New Roman" w:hAnsi="Times New Roman" w:cs="Times New Roman"/>
              </w:rPr>
              <w:t>penyimpanan</w:t>
            </w:r>
            <w:proofErr w:type="spellEnd"/>
            <w:r w:rsidRPr="00102E7D">
              <w:rPr>
                <w:rFonts w:ascii="Times New Roman" w:hAnsi="Times New Roman" w:cs="Times New Roman"/>
              </w:rPr>
              <w:t>.</w:t>
            </w:r>
          </w:p>
          <w:p w14:paraId="45603AE9" w14:textId="77777777" w:rsidR="00102E7D" w:rsidRPr="00102E7D" w:rsidRDefault="00102E7D" w:rsidP="005F18B9">
            <w:pPr>
              <w:pStyle w:val="ListParagraph"/>
              <w:numPr>
                <w:ilvl w:val="0"/>
                <w:numId w:val="23"/>
              </w:numPr>
              <w:ind w:left="167" w:hanging="218"/>
              <w:rPr>
                <w:rFonts w:ascii="Times New Roman" w:hAnsi="Times New Roman" w:cs="Times New Roman"/>
              </w:rPr>
            </w:pPr>
            <w:proofErr w:type="spellStart"/>
            <w:r w:rsidRPr="00102E7D">
              <w:rPr>
                <w:rFonts w:ascii="Times New Roman" w:hAnsi="Times New Roman" w:cs="Times New Roman"/>
              </w:rPr>
              <w:t>Masalah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ketig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: </w:t>
            </w:r>
            <w:proofErr w:type="spellStart"/>
            <w:r w:rsidRPr="00102E7D">
              <w:rPr>
                <w:rFonts w:ascii="Times New Roman" w:hAnsi="Times New Roman" w:cs="Times New Roman"/>
              </w:rPr>
              <w:t>Membuat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harg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tidak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bis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diubah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deng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harg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102E7D">
              <w:rPr>
                <w:rFonts w:ascii="Times New Roman" w:hAnsi="Times New Roman" w:cs="Times New Roman"/>
              </w:rPr>
              <w:t>telah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ditentuk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sebelumnya</w:t>
            </w:r>
            <w:proofErr w:type="spellEnd"/>
            <w:r w:rsidRPr="00102E7D">
              <w:rPr>
                <w:rFonts w:ascii="Times New Roman" w:hAnsi="Times New Roman" w:cs="Times New Roman"/>
              </w:rPr>
              <w:t>.</w:t>
            </w:r>
          </w:p>
          <w:p w14:paraId="17C0D776" w14:textId="77777777" w:rsidR="00102E7D" w:rsidRPr="00102E7D" w:rsidRDefault="00102E7D" w:rsidP="005F18B9">
            <w:pPr>
              <w:pStyle w:val="ListParagraph"/>
              <w:numPr>
                <w:ilvl w:val="0"/>
                <w:numId w:val="23"/>
              </w:numPr>
              <w:ind w:left="167" w:hanging="218"/>
              <w:rPr>
                <w:rFonts w:ascii="Times New Roman" w:hAnsi="Times New Roman" w:cs="Times New Roman"/>
              </w:rPr>
            </w:pPr>
            <w:proofErr w:type="spellStart"/>
            <w:r w:rsidRPr="00102E7D">
              <w:rPr>
                <w:rFonts w:ascii="Times New Roman" w:hAnsi="Times New Roman" w:cs="Times New Roman"/>
              </w:rPr>
              <w:t>Membuat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regulasi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besar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PPN yang </w:t>
            </w:r>
            <w:proofErr w:type="spellStart"/>
            <w:r w:rsidRPr="00102E7D">
              <w:rPr>
                <w:rFonts w:ascii="Times New Roman" w:hAnsi="Times New Roman" w:cs="Times New Roman"/>
              </w:rPr>
              <w:t>harus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dikeluarkan</w:t>
            </w:r>
            <w:proofErr w:type="spellEnd"/>
            <w:r w:rsidRPr="00102E7D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1984" w:type="dxa"/>
          </w:tcPr>
          <w:p w14:paraId="5C168309" w14:textId="77777777" w:rsidR="00102E7D" w:rsidRPr="00102E7D" w:rsidRDefault="00102E7D" w:rsidP="005F18B9">
            <w:pPr>
              <w:pStyle w:val="ListParagraph"/>
              <w:numPr>
                <w:ilvl w:val="0"/>
                <w:numId w:val="22"/>
              </w:numPr>
              <w:ind w:left="182" w:hanging="218"/>
              <w:rPr>
                <w:rFonts w:ascii="Times New Roman" w:hAnsi="Times New Roman" w:cs="Times New Roman"/>
              </w:rPr>
            </w:pPr>
            <w:r w:rsidRPr="00102E7D">
              <w:rPr>
                <w:rFonts w:ascii="Times New Roman" w:hAnsi="Times New Roman" w:cs="Times New Roman"/>
              </w:rPr>
              <w:t xml:space="preserve">Banyak </w:t>
            </w:r>
            <w:proofErr w:type="spellStart"/>
            <w:r w:rsidRPr="00102E7D">
              <w:rPr>
                <w:rFonts w:ascii="Times New Roman" w:hAnsi="Times New Roman" w:cs="Times New Roman"/>
              </w:rPr>
              <w:t>input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102E7D">
              <w:rPr>
                <w:rFonts w:ascii="Times New Roman" w:hAnsi="Times New Roman" w:cs="Times New Roman"/>
              </w:rPr>
              <w:t>masih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salah </w:t>
            </w:r>
            <w:proofErr w:type="spellStart"/>
            <w:r w:rsidRPr="00102E7D">
              <w:rPr>
                <w:rFonts w:ascii="Times New Roman" w:hAnsi="Times New Roman" w:cs="Times New Roman"/>
              </w:rPr>
              <w:t>isinya</w:t>
            </w:r>
            <w:proofErr w:type="spellEnd"/>
            <w:r w:rsidRPr="00102E7D">
              <w:rPr>
                <w:rFonts w:ascii="Times New Roman" w:hAnsi="Times New Roman" w:cs="Times New Roman"/>
              </w:rPr>
              <w:t>.</w:t>
            </w:r>
          </w:p>
          <w:p w14:paraId="66ADE0CF" w14:textId="77777777" w:rsidR="00102E7D" w:rsidRPr="00102E7D" w:rsidRDefault="00102E7D" w:rsidP="005F18B9">
            <w:pPr>
              <w:pStyle w:val="ListParagraph"/>
              <w:numPr>
                <w:ilvl w:val="0"/>
                <w:numId w:val="22"/>
              </w:numPr>
              <w:ind w:left="182" w:hanging="218"/>
              <w:rPr>
                <w:rFonts w:ascii="Times New Roman" w:hAnsi="Times New Roman" w:cs="Times New Roman"/>
              </w:rPr>
            </w:pPr>
            <w:proofErr w:type="spellStart"/>
            <w:r w:rsidRPr="00102E7D">
              <w:rPr>
                <w:rFonts w:ascii="Times New Roman" w:hAnsi="Times New Roman" w:cs="Times New Roman"/>
              </w:rPr>
              <w:t>Tidak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ada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ketentu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dalam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2E7D">
              <w:rPr>
                <w:rFonts w:ascii="Times New Roman" w:hAnsi="Times New Roman" w:cs="Times New Roman"/>
              </w:rPr>
              <w:t>pengisian</w:t>
            </w:r>
            <w:proofErr w:type="spellEnd"/>
            <w:r w:rsidRPr="00102E7D">
              <w:rPr>
                <w:rFonts w:ascii="Times New Roman" w:hAnsi="Times New Roman" w:cs="Times New Roman"/>
              </w:rPr>
              <w:t xml:space="preserve"> PPN.</w:t>
            </w:r>
          </w:p>
        </w:tc>
      </w:tr>
    </w:tbl>
    <w:p w14:paraId="07FF6611" w14:textId="26A73655" w:rsidR="008A59F4" w:rsidRPr="00594D0E" w:rsidRDefault="00CF3FCE" w:rsidP="00594D0E">
      <w:pPr>
        <w:pStyle w:val="Caption"/>
        <w:spacing w:before="240" w:after="0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48" w:name="_Toc18389894"/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bel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4.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Tabel_4. \* ARABIC </w:instrTex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4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nalisa </w:t>
      </w:r>
      <w:proofErr w:type="spellStart"/>
      <w:r w:rsid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Balik</w:t>
      </w:r>
      <w:proofErr w:type="spellEnd"/>
      <w:r w:rsid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Nama</w:t>
      </w:r>
      <w:bookmarkEnd w:id="48"/>
    </w:p>
    <w:p w14:paraId="23578BE9" w14:textId="77777777" w:rsidR="008A59F4" w:rsidRPr="00102E7D" w:rsidRDefault="008A59F4" w:rsidP="00102E7D">
      <w:pPr>
        <w:pStyle w:val="ListParagraph"/>
        <w:spacing w:line="240" w:lineRule="auto"/>
        <w:ind w:left="567" w:firstLine="153"/>
        <w:jc w:val="both"/>
        <w:rPr>
          <w:rFonts w:ascii="Times New Roman" w:hAnsi="Times New Roman" w:cs="Times New Roman"/>
          <w:sz w:val="24"/>
          <w:szCs w:val="24"/>
        </w:rPr>
      </w:pPr>
    </w:p>
    <w:p w14:paraId="0C322A89" w14:textId="651B6E80" w:rsidR="00BC7387" w:rsidRPr="00BC7387" w:rsidRDefault="00102E7D" w:rsidP="005F18B9">
      <w:pPr>
        <w:pStyle w:val="Heading3"/>
        <w:numPr>
          <w:ilvl w:val="2"/>
          <w:numId w:val="23"/>
        </w:numPr>
        <w:ind w:left="709" w:hanging="567"/>
      </w:pPr>
      <w:bookmarkStart w:id="49" w:name="_Toc18437314"/>
      <w:proofErr w:type="spellStart"/>
      <w:r w:rsidRPr="00102E7D">
        <w:lastRenderedPageBreak/>
        <w:t>Pindah</w:t>
      </w:r>
      <w:proofErr w:type="spellEnd"/>
      <w:r w:rsidRPr="00102E7D">
        <w:t xml:space="preserve"> Meter</w:t>
      </w:r>
      <w:bookmarkEnd w:id="49"/>
    </w:p>
    <w:p w14:paraId="470FF50E" w14:textId="184EEAAB" w:rsidR="003F5AB8" w:rsidRPr="00102E7D" w:rsidRDefault="003F5AB8" w:rsidP="008A59F4">
      <w:pPr>
        <w:pStyle w:val="ListParagraph"/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i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er:</w:t>
      </w:r>
    </w:p>
    <w:tbl>
      <w:tblPr>
        <w:tblStyle w:val="TableGrid"/>
        <w:tblW w:w="0" w:type="auto"/>
        <w:tblInd w:w="704" w:type="dxa"/>
        <w:tblLook w:val="04A0" w:firstRow="1" w:lastRow="0" w:firstColumn="1" w:lastColumn="0" w:noHBand="0" w:noVBand="1"/>
      </w:tblPr>
      <w:tblGrid>
        <w:gridCol w:w="2552"/>
        <w:gridCol w:w="2828"/>
        <w:gridCol w:w="2177"/>
      </w:tblGrid>
      <w:tr w:rsidR="003F5AB8" w14:paraId="22353F17" w14:textId="77777777" w:rsidTr="003F5AB8">
        <w:tc>
          <w:tcPr>
            <w:tcW w:w="2552" w:type="dxa"/>
          </w:tcPr>
          <w:p w14:paraId="4AE3F04C" w14:textId="77777777" w:rsidR="003F5AB8" w:rsidRPr="003F5AB8" w:rsidRDefault="003F5AB8" w:rsidP="009002B6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Masalah</w:t>
            </w:r>
            <w:proofErr w:type="spellEnd"/>
          </w:p>
        </w:tc>
        <w:tc>
          <w:tcPr>
            <w:tcW w:w="2828" w:type="dxa"/>
          </w:tcPr>
          <w:p w14:paraId="25866EE0" w14:textId="77777777" w:rsidR="003F5AB8" w:rsidRPr="003F5AB8" w:rsidRDefault="003F5AB8" w:rsidP="009002B6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Solusi</w:t>
            </w:r>
            <w:proofErr w:type="spellEnd"/>
          </w:p>
        </w:tc>
        <w:tc>
          <w:tcPr>
            <w:tcW w:w="2177" w:type="dxa"/>
          </w:tcPr>
          <w:p w14:paraId="315843FE" w14:textId="77777777" w:rsidR="003F5AB8" w:rsidRPr="003F5AB8" w:rsidRDefault="003F5AB8" w:rsidP="009002B6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Alasan</w:t>
            </w:r>
            <w:proofErr w:type="spellEnd"/>
          </w:p>
        </w:tc>
      </w:tr>
      <w:tr w:rsidR="003F5AB8" w14:paraId="49E79084" w14:textId="77777777" w:rsidTr="003F5AB8">
        <w:tc>
          <w:tcPr>
            <w:tcW w:w="2552" w:type="dxa"/>
          </w:tcPr>
          <w:p w14:paraId="6FC22AB2" w14:textId="77777777" w:rsidR="003F5AB8" w:rsidRPr="003F5AB8" w:rsidRDefault="003F5AB8" w:rsidP="005F18B9">
            <w:pPr>
              <w:pStyle w:val="ListParagraph"/>
              <w:numPr>
                <w:ilvl w:val="0"/>
                <w:numId w:val="24"/>
              </w:numPr>
              <w:ind w:left="172" w:hanging="218"/>
              <w:rPr>
                <w:rFonts w:ascii="Times New Roman" w:hAnsi="Times New Roman" w:cs="Times New Roman"/>
              </w:rPr>
            </w:pPr>
            <w:r w:rsidRPr="003F5AB8">
              <w:rPr>
                <w:rFonts w:ascii="Times New Roman" w:hAnsi="Times New Roman" w:cs="Times New Roman"/>
              </w:rPr>
              <w:t xml:space="preserve">Banyak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nput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sua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form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a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nput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ai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lalu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keyboard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tau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Copy &amp; Paste.</w:t>
            </w:r>
          </w:p>
          <w:p w14:paraId="06ECEA99" w14:textId="77777777" w:rsidR="003F5AB8" w:rsidRPr="003F5AB8" w:rsidRDefault="003F5AB8" w:rsidP="005F18B9">
            <w:pPr>
              <w:pStyle w:val="ListParagraph"/>
              <w:numPr>
                <w:ilvl w:val="0"/>
                <w:numId w:val="24"/>
              </w:numPr>
              <w:ind w:left="172" w:hanging="218"/>
              <w:rPr>
                <w:rFonts w:ascii="Times New Roman" w:hAnsi="Times New Roman" w:cs="Times New Roman"/>
              </w:rPr>
            </w:pPr>
            <w:r w:rsidRPr="003F5AB8">
              <w:rPr>
                <w:rFonts w:ascii="Times New Roman" w:hAnsi="Times New Roman" w:cs="Times New Roman"/>
              </w:rPr>
              <w:t xml:space="preserve">Banyak data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lesa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i proses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numpu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pada database.</w:t>
            </w:r>
          </w:p>
          <w:p w14:paraId="49F0B3D7" w14:textId="77777777" w:rsidR="003F5AB8" w:rsidRPr="003F5AB8" w:rsidRDefault="003F5AB8" w:rsidP="005F18B9">
            <w:pPr>
              <w:pStyle w:val="ListParagraph"/>
              <w:numPr>
                <w:ilvl w:val="0"/>
                <w:numId w:val="24"/>
              </w:numPr>
              <w:ind w:left="172" w:hanging="218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d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tandarisas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harg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jik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lewat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jar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ertentu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eng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harg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ertentu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  <w:p w14:paraId="32302B27" w14:textId="77777777" w:rsidR="003F5AB8" w:rsidRPr="003F5AB8" w:rsidRDefault="003F5AB8" w:rsidP="005F18B9">
            <w:pPr>
              <w:pStyle w:val="ListParagraph"/>
              <w:numPr>
                <w:ilvl w:val="0"/>
                <w:numId w:val="24"/>
              </w:numPr>
              <w:ind w:left="172" w:hanging="218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d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tuga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lapang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alam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istem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. </w:t>
            </w:r>
            <w:proofErr w:type="spellStart"/>
            <w:r w:rsidRPr="003F5AB8">
              <w:rPr>
                <w:rFonts w:ascii="Times New Roman" w:hAnsi="Times New Roman" w:cs="Times New Roman"/>
              </w:rPr>
              <w:t>Jad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user </w:t>
            </w:r>
            <w:proofErr w:type="spellStart"/>
            <w:r w:rsidRPr="003F5AB8">
              <w:rPr>
                <w:rFonts w:ascii="Times New Roman" w:hAnsi="Times New Roman" w:cs="Times New Roman"/>
              </w:rPr>
              <w:t>hany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nulis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nam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tuga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car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manual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anp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ahu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pakah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nam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ersebu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d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alam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base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tau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  <w:p w14:paraId="7CF44E28" w14:textId="77777777" w:rsidR="003F5AB8" w:rsidRPr="003F5AB8" w:rsidRDefault="003F5AB8" w:rsidP="005F18B9">
            <w:pPr>
              <w:pStyle w:val="ListParagraph"/>
              <w:numPr>
                <w:ilvl w:val="0"/>
                <w:numId w:val="24"/>
              </w:numPr>
              <w:ind w:left="172" w:hanging="218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Keperlu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l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&amp;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arang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udah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bayar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oleh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langg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is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hapu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tu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ap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nyebab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erugi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epad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lannggan</w:t>
            </w:r>
            <w:proofErr w:type="spellEnd"/>
            <w:r w:rsidRPr="003F5AB8">
              <w:rPr>
                <w:rFonts w:ascii="Times New Roman" w:hAnsi="Times New Roman" w:cs="Times New Roman"/>
              </w:rPr>
              <w:t>,</w:t>
            </w:r>
          </w:p>
          <w:p w14:paraId="43675050" w14:textId="77777777" w:rsidR="003F5AB8" w:rsidRPr="003F5AB8" w:rsidRDefault="003F5AB8" w:rsidP="005F18B9">
            <w:pPr>
              <w:pStyle w:val="ListParagraph"/>
              <w:numPr>
                <w:ilvl w:val="0"/>
                <w:numId w:val="24"/>
              </w:numPr>
              <w:ind w:left="172" w:hanging="218"/>
              <w:rPr>
                <w:rFonts w:ascii="Times New Roman" w:hAnsi="Times New Roman" w:cs="Times New Roman"/>
              </w:rPr>
            </w:pPr>
            <w:r w:rsidRPr="003F5AB8">
              <w:rPr>
                <w:rFonts w:ascii="Times New Roman" w:hAnsi="Times New Roman" w:cs="Times New Roman"/>
              </w:rPr>
              <w:t xml:space="preserve">Dat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witans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indah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Meter pad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erit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Acar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asih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tuli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car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manual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harusny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is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eris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car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otomatis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828" w:type="dxa"/>
          </w:tcPr>
          <w:p w14:paraId="6D80E999" w14:textId="77777777" w:rsidR="003F5AB8" w:rsidRPr="003F5AB8" w:rsidRDefault="003F5AB8" w:rsidP="005F18B9">
            <w:pPr>
              <w:pStyle w:val="ListParagraph"/>
              <w:numPr>
                <w:ilvl w:val="0"/>
                <w:numId w:val="25"/>
              </w:numPr>
              <w:ind w:left="170" w:hanging="219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Masalah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rtam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: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mperbaik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nput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s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oleh user dan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mbu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ontrol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a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proses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alam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system, </w:t>
            </w:r>
            <w:proofErr w:type="spellStart"/>
            <w:r w:rsidRPr="003F5AB8">
              <w:rPr>
                <w:rFonts w:ascii="Times New Roman" w:hAnsi="Times New Roman" w:cs="Times New Roman"/>
              </w:rPr>
              <w:t>untu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ngantisipas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 yang salah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nput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oleh user. Dan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alert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epad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user </w:t>
            </w:r>
            <w:proofErr w:type="spellStart"/>
            <w:r w:rsidRPr="003F5AB8">
              <w:rPr>
                <w:rFonts w:ascii="Times New Roman" w:hAnsi="Times New Roman" w:cs="Times New Roman"/>
              </w:rPr>
              <w:t>jik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masu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mang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salah.</w:t>
            </w:r>
          </w:p>
          <w:p w14:paraId="058E78F0" w14:textId="77777777" w:rsidR="003F5AB8" w:rsidRPr="003F5AB8" w:rsidRDefault="003F5AB8" w:rsidP="005F18B9">
            <w:pPr>
              <w:pStyle w:val="ListParagraph"/>
              <w:numPr>
                <w:ilvl w:val="0"/>
                <w:numId w:val="25"/>
              </w:numPr>
              <w:ind w:left="170" w:hanging="219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Membu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fitur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nghapus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car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otomati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elah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atur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ata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waktu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ampa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ap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ersebu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is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simp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car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otomatis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  <w:p w14:paraId="45C24775" w14:textId="77777777" w:rsidR="003F5AB8" w:rsidRPr="003F5AB8" w:rsidRDefault="003F5AB8" w:rsidP="005F18B9">
            <w:pPr>
              <w:pStyle w:val="ListParagraph"/>
              <w:numPr>
                <w:ilvl w:val="0"/>
                <w:numId w:val="25"/>
              </w:numPr>
              <w:ind w:left="170" w:hanging="219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harg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pad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iap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jar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ertentu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. Dan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iay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ersebu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erlip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jik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lewat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jar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aksimal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ar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harg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udah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tetapkan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  <w:p w14:paraId="493C3D27" w14:textId="77777777" w:rsidR="003F5AB8" w:rsidRPr="003F5AB8" w:rsidRDefault="003F5AB8" w:rsidP="005F18B9">
            <w:pPr>
              <w:pStyle w:val="ListParagraph"/>
              <w:numPr>
                <w:ilvl w:val="0"/>
                <w:numId w:val="25"/>
              </w:numPr>
              <w:ind w:left="170" w:hanging="219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Membu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abel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untu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tuga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nerim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SPK,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hingg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user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sal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tau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salah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nginput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nam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tuga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lapangan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  <w:p w14:paraId="2702DF5B" w14:textId="77777777" w:rsidR="003F5AB8" w:rsidRPr="003F5AB8" w:rsidRDefault="003F5AB8" w:rsidP="005F18B9">
            <w:pPr>
              <w:pStyle w:val="ListParagraph"/>
              <w:numPr>
                <w:ilvl w:val="0"/>
                <w:numId w:val="25"/>
              </w:numPr>
              <w:ind w:left="170" w:hanging="219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Memindah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ombol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Rencan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eperlu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ralat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ta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ombol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mbayar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hingg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pad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Rencan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eperlu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ralat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tuga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ap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ngece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embal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eperlu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butuh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.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aru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telah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tuga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nyetuju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eperlu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l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mbayar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lakukan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  <w:p w14:paraId="343F65E6" w14:textId="77777777" w:rsidR="003F5AB8" w:rsidRPr="003F5AB8" w:rsidRDefault="003F5AB8" w:rsidP="005F18B9">
            <w:pPr>
              <w:pStyle w:val="ListParagraph"/>
              <w:numPr>
                <w:ilvl w:val="0"/>
                <w:numId w:val="25"/>
              </w:numPr>
              <w:ind w:left="170" w:hanging="219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lastRenderedPageBreak/>
              <w:t>Menginput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 – data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ap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input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car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otomati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oleh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istem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pad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lembar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witansi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2177" w:type="dxa"/>
          </w:tcPr>
          <w:p w14:paraId="7F34F919" w14:textId="77777777" w:rsidR="003F5AB8" w:rsidRPr="003F5AB8" w:rsidRDefault="003F5AB8" w:rsidP="005F18B9">
            <w:pPr>
              <w:pStyle w:val="ListParagraph"/>
              <w:numPr>
                <w:ilvl w:val="0"/>
                <w:numId w:val="26"/>
              </w:numPr>
              <w:ind w:left="181" w:hanging="219"/>
              <w:rPr>
                <w:rFonts w:ascii="Times New Roman" w:hAnsi="Times New Roman" w:cs="Times New Roman"/>
              </w:rPr>
            </w:pPr>
            <w:r w:rsidRPr="003F5AB8">
              <w:rPr>
                <w:rFonts w:ascii="Times New Roman" w:hAnsi="Times New Roman" w:cs="Times New Roman"/>
              </w:rPr>
              <w:lastRenderedPageBreak/>
              <w:t xml:space="preserve">Masih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any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sua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eng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s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nputannya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  <w:p w14:paraId="2E453E67" w14:textId="77777777" w:rsidR="003F5AB8" w:rsidRPr="003F5AB8" w:rsidRDefault="003F5AB8" w:rsidP="005F18B9">
            <w:pPr>
              <w:pStyle w:val="ListParagraph"/>
              <w:numPr>
                <w:ilvl w:val="0"/>
                <w:numId w:val="26"/>
              </w:numPr>
              <w:ind w:left="181" w:hanging="219"/>
              <w:rPr>
                <w:rFonts w:ascii="Times New Roman" w:hAnsi="Times New Roman" w:cs="Times New Roman"/>
              </w:rPr>
            </w:pPr>
            <w:r w:rsidRPr="003F5AB8">
              <w:rPr>
                <w:rFonts w:ascii="Times New Roman" w:hAnsi="Times New Roman" w:cs="Times New Roman"/>
              </w:rPr>
              <w:t xml:space="preserve">Banyak data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numpu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aren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lesa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proses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  <w:p w14:paraId="3177B4E2" w14:textId="77777777" w:rsidR="003F5AB8" w:rsidRPr="003F5AB8" w:rsidRDefault="003F5AB8" w:rsidP="005F18B9">
            <w:pPr>
              <w:pStyle w:val="ListParagraph"/>
              <w:numPr>
                <w:ilvl w:val="0"/>
                <w:numId w:val="26"/>
              </w:numPr>
              <w:ind w:left="181" w:hanging="219"/>
              <w:rPr>
                <w:rFonts w:ascii="Times New Roman" w:hAnsi="Times New Roman" w:cs="Times New Roman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Penentu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harg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asih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urang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epat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  <w:p w14:paraId="5863162C" w14:textId="77777777" w:rsidR="003F5AB8" w:rsidRPr="003F5AB8" w:rsidRDefault="003F5AB8" w:rsidP="005F18B9">
            <w:pPr>
              <w:pStyle w:val="ListParagraph"/>
              <w:numPr>
                <w:ilvl w:val="0"/>
                <w:numId w:val="26"/>
              </w:numPr>
              <w:ind w:left="181" w:hanging="219"/>
              <w:rPr>
                <w:rFonts w:ascii="Times New Roman" w:hAnsi="Times New Roman" w:cs="Times New Roman"/>
              </w:rPr>
            </w:pPr>
            <w:r w:rsidRPr="003F5AB8">
              <w:rPr>
                <w:rFonts w:ascii="Times New Roman" w:hAnsi="Times New Roman" w:cs="Times New Roman"/>
              </w:rPr>
              <w:t xml:space="preserve">Dat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tuga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lapang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nputkan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  <w:p w14:paraId="6C56682E" w14:textId="77777777" w:rsidR="003F5AB8" w:rsidRPr="003F5AB8" w:rsidRDefault="003F5AB8" w:rsidP="005F18B9">
            <w:pPr>
              <w:pStyle w:val="ListParagraph"/>
              <w:numPr>
                <w:ilvl w:val="0"/>
                <w:numId w:val="26"/>
              </w:numPr>
              <w:ind w:left="181" w:hanging="219"/>
              <w:rPr>
                <w:rFonts w:ascii="Times New Roman" w:hAnsi="Times New Roman" w:cs="Times New Roman"/>
              </w:rPr>
            </w:pPr>
            <w:r w:rsidRPr="003F5AB8">
              <w:rPr>
                <w:rFonts w:ascii="Times New Roman" w:hAnsi="Times New Roman" w:cs="Times New Roman"/>
              </w:rPr>
              <w:t xml:space="preserve">Dat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eperlu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l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udah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bayar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oleh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langg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elah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ayar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ap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hapus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.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hingg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langg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ap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ngalam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erugian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</w:tc>
      </w:tr>
    </w:tbl>
    <w:p w14:paraId="6E358ABA" w14:textId="5FF795AD" w:rsidR="003F5AB8" w:rsidRPr="00594D0E" w:rsidRDefault="00594D0E" w:rsidP="00594D0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50" w:name="_Toc18389895"/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bel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4.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Tabel_4. \* ARABIC </w:instrTex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5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nalisa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indah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Meter</w:t>
      </w:r>
      <w:bookmarkEnd w:id="50"/>
    </w:p>
    <w:p w14:paraId="2475AC99" w14:textId="516B1CFB" w:rsidR="00594D0E" w:rsidRDefault="00594D0E" w:rsidP="008A59F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ABA186" w14:textId="66D865FC" w:rsidR="00BC7387" w:rsidRPr="00BC7387" w:rsidRDefault="003F5AB8" w:rsidP="005F18B9">
      <w:pPr>
        <w:pStyle w:val="Heading4"/>
        <w:numPr>
          <w:ilvl w:val="3"/>
          <w:numId w:val="23"/>
        </w:numPr>
      </w:pPr>
      <w:r w:rsidRPr="003F5AB8">
        <w:t xml:space="preserve">Prototype </w:t>
      </w:r>
      <w:proofErr w:type="spellStart"/>
      <w:r w:rsidRPr="003F5AB8">
        <w:t>Baru</w:t>
      </w:r>
      <w:proofErr w:type="spellEnd"/>
      <w:r w:rsidRPr="003F5AB8">
        <w:t xml:space="preserve"> </w:t>
      </w:r>
      <w:proofErr w:type="spellStart"/>
      <w:r w:rsidRPr="003F5AB8">
        <w:t>Pindah</w:t>
      </w:r>
      <w:proofErr w:type="spellEnd"/>
      <w:r w:rsidRPr="003F5AB8">
        <w:t xml:space="preserve"> Meter</w:t>
      </w:r>
    </w:p>
    <w:p w14:paraId="1BB4452C" w14:textId="75BF75FC" w:rsidR="003F5AB8" w:rsidRPr="003F5AB8" w:rsidRDefault="003F5AB8" w:rsidP="003F5AB8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0B8F9A5" wp14:editId="249635FB">
            <wp:extent cx="4393870" cy="3728720"/>
            <wp:effectExtent l="0" t="0" r="6985" b="508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0923" cy="3743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3A7DD9" w14:textId="66D15E30" w:rsidR="003F5AB8" w:rsidRPr="00594D0E" w:rsidRDefault="00594D0E" w:rsidP="00594D0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51" w:name="_Toc18438319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</w:t>
      </w:r>
      <w:r w:rsidR="0012246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.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8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Prototype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Baru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indah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Meter</w:t>
      </w:r>
      <w:bookmarkEnd w:id="51"/>
    </w:p>
    <w:p w14:paraId="463D4AE5" w14:textId="6A09E63D" w:rsidR="00594D0E" w:rsidRDefault="008A7C02" w:rsidP="004443A1">
      <w:pPr>
        <w:spacing w:line="24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SPK)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mb</w:t>
      </w:r>
      <w:r w:rsidR="004443A1">
        <w:rPr>
          <w:rFonts w:ascii="Times New Roman" w:hAnsi="Times New Roman" w:cs="Times New Roman"/>
          <w:sz w:val="24"/>
          <w:szCs w:val="24"/>
        </w:rPr>
        <w:t>ahkan</w:t>
      </w:r>
      <w:proofErr w:type="spellEnd"/>
      <w:r w:rsidR="004443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3A1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4443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3A1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4443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3A1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4443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443A1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4443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3A1">
        <w:rPr>
          <w:rFonts w:ascii="Times New Roman" w:hAnsi="Times New Roman" w:cs="Times New Roman"/>
          <w:sz w:val="24"/>
          <w:szCs w:val="24"/>
        </w:rPr>
        <w:t>diproses</w:t>
      </w:r>
      <w:proofErr w:type="spellEnd"/>
      <w:r w:rsidR="004443A1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4443A1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4443A1"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 w:rsidR="004443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443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3A1">
        <w:rPr>
          <w:rFonts w:ascii="Times New Roman" w:hAnsi="Times New Roman" w:cs="Times New Roman"/>
          <w:sz w:val="24"/>
          <w:szCs w:val="24"/>
        </w:rPr>
        <w:t>pemrosesan</w:t>
      </w:r>
      <w:proofErr w:type="spellEnd"/>
      <w:r w:rsidR="004443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443A1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4443A1">
        <w:rPr>
          <w:rFonts w:ascii="Times New Roman" w:hAnsi="Times New Roman" w:cs="Times New Roman"/>
          <w:sz w:val="24"/>
          <w:szCs w:val="24"/>
        </w:rPr>
        <w:t>.</w:t>
      </w:r>
    </w:p>
    <w:p w14:paraId="676717F3" w14:textId="1FD19AD3" w:rsidR="00BC7387" w:rsidRPr="00BC7387" w:rsidRDefault="003F5AB8" w:rsidP="005F18B9">
      <w:pPr>
        <w:pStyle w:val="Heading3"/>
        <w:numPr>
          <w:ilvl w:val="2"/>
          <w:numId w:val="23"/>
        </w:numPr>
        <w:ind w:left="851" w:hanging="609"/>
      </w:pPr>
      <w:bookmarkStart w:id="52" w:name="_Toc18437315"/>
      <w:proofErr w:type="spellStart"/>
      <w:r w:rsidRPr="003F5AB8">
        <w:t>Tangki</w:t>
      </w:r>
      <w:proofErr w:type="spellEnd"/>
      <w:r w:rsidRPr="003F5AB8">
        <w:t xml:space="preserve"> Air</w:t>
      </w:r>
      <w:bookmarkEnd w:id="52"/>
    </w:p>
    <w:p w14:paraId="1BA1043A" w14:textId="2BB0A7FA" w:rsidR="003F5AB8" w:rsidRPr="003F5AB8" w:rsidRDefault="003F5AB8" w:rsidP="008A59F4">
      <w:pPr>
        <w:pStyle w:val="ListParagraph"/>
        <w:spacing w:line="360" w:lineRule="auto"/>
        <w:ind w:left="664" w:firstLine="18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i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r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4252"/>
        <w:gridCol w:w="1887"/>
      </w:tblGrid>
      <w:tr w:rsidR="003F5AB8" w14:paraId="4B673B11" w14:textId="77777777" w:rsidTr="003F5AB8">
        <w:tc>
          <w:tcPr>
            <w:tcW w:w="2122" w:type="dxa"/>
          </w:tcPr>
          <w:p w14:paraId="16DE9E73" w14:textId="77777777" w:rsidR="003F5AB8" w:rsidRPr="003F5AB8" w:rsidRDefault="003F5AB8" w:rsidP="009002B6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3F5AB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asalah</w:t>
            </w:r>
            <w:proofErr w:type="spellEnd"/>
          </w:p>
        </w:tc>
        <w:tc>
          <w:tcPr>
            <w:tcW w:w="4252" w:type="dxa"/>
          </w:tcPr>
          <w:p w14:paraId="75715733" w14:textId="77777777" w:rsidR="003F5AB8" w:rsidRPr="003F5AB8" w:rsidRDefault="003F5AB8" w:rsidP="009002B6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3F5AB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enyelesaian</w:t>
            </w:r>
            <w:proofErr w:type="spellEnd"/>
          </w:p>
        </w:tc>
        <w:tc>
          <w:tcPr>
            <w:tcW w:w="1887" w:type="dxa"/>
          </w:tcPr>
          <w:p w14:paraId="182B2CED" w14:textId="77777777" w:rsidR="003F5AB8" w:rsidRPr="003F5AB8" w:rsidRDefault="003F5AB8" w:rsidP="009002B6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3F5AB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lasan</w:t>
            </w:r>
            <w:proofErr w:type="spellEnd"/>
          </w:p>
        </w:tc>
      </w:tr>
      <w:tr w:rsidR="003F5AB8" w14:paraId="688EAAFE" w14:textId="77777777" w:rsidTr="003F5AB8">
        <w:tc>
          <w:tcPr>
            <w:tcW w:w="2122" w:type="dxa"/>
          </w:tcPr>
          <w:p w14:paraId="5251D324" w14:textId="77777777" w:rsidR="003F5AB8" w:rsidRPr="003F5AB8" w:rsidRDefault="003F5AB8" w:rsidP="005F18B9">
            <w:pPr>
              <w:pStyle w:val="ListParagraph"/>
              <w:numPr>
                <w:ilvl w:val="0"/>
                <w:numId w:val="27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3F5AB8">
              <w:rPr>
                <w:rFonts w:ascii="Times New Roman" w:hAnsi="Times New Roman" w:cs="Times New Roman"/>
              </w:rPr>
              <w:t xml:space="preserve">Banyak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nput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esua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form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a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nput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ai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lastRenderedPageBreak/>
              <w:t>melalu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keyboard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tau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Copy &amp; Paste.</w:t>
            </w:r>
          </w:p>
          <w:p w14:paraId="281DEF5C" w14:textId="77777777" w:rsidR="003F5AB8" w:rsidRPr="003F5AB8" w:rsidRDefault="003F5AB8" w:rsidP="005F18B9">
            <w:pPr>
              <w:pStyle w:val="ListParagraph"/>
              <w:numPr>
                <w:ilvl w:val="0"/>
                <w:numId w:val="27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Biay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PPN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is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masu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nput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taupu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>.</w:t>
            </w:r>
          </w:p>
          <w:p w14:paraId="1F7469C0" w14:textId="77777777" w:rsidR="003F5AB8" w:rsidRPr="003F5AB8" w:rsidRDefault="003F5AB8" w:rsidP="005F18B9">
            <w:pPr>
              <w:pStyle w:val="ListParagraph"/>
              <w:numPr>
                <w:ilvl w:val="0"/>
                <w:numId w:val="27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F5AB8">
              <w:rPr>
                <w:rFonts w:ascii="Times New Roman" w:hAnsi="Times New Roman" w:cs="Times New Roman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ad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biay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n volume </w:t>
            </w:r>
            <w:proofErr w:type="spellStart"/>
            <w:r w:rsidRPr="003F5AB8">
              <w:rPr>
                <w:rFonts w:ascii="Times New Roman" w:hAnsi="Times New Roman" w:cs="Times New Roman"/>
              </w:rPr>
              <w:t>penjual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tangka air.</w:t>
            </w:r>
          </w:p>
        </w:tc>
        <w:tc>
          <w:tcPr>
            <w:tcW w:w="4252" w:type="dxa"/>
          </w:tcPr>
          <w:p w14:paraId="5009AF9C" w14:textId="77777777" w:rsidR="003F5AB8" w:rsidRPr="003F5AB8" w:rsidRDefault="003F5AB8" w:rsidP="005F18B9">
            <w:pPr>
              <w:pStyle w:val="ListParagraph"/>
              <w:numPr>
                <w:ilvl w:val="0"/>
                <w:numId w:val="28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asalah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pertama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mperbaik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nput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yang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s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oleh user dan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mbu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ontrol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3F5AB8">
              <w:rPr>
                <w:rFonts w:ascii="Times New Roman" w:hAnsi="Times New Roman" w:cs="Times New Roman"/>
              </w:rPr>
              <w:t>saat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proses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alam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system, </w:t>
            </w:r>
            <w:proofErr w:type="spellStart"/>
            <w:r w:rsidRPr="003F5AB8">
              <w:rPr>
                <w:rFonts w:ascii="Times New Roman" w:hAnsi="Times New Roman" w:cs="Times New Roman"/>
              </w:rPr>
              <w:t>untuk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ngantisipasi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 yang salah di </w:t>
            </w:r>
            <w:proofErr w:type="spellStart"/>
            <w:r w:rsidRPr="003F5AB8">
              <w:rPr>
                <w:rFonts w:ascii="Times New Roman" w:hAnsi="Times New Roman" w:cs="Times New Roman"/>
              </w:rPr>
              <w:t>input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oleh user. Dan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alert </w:t>
            </w:r>
            <w:proofErr w:type="spellStart"/>
            <w:r w:rsidRPr="003F5AB8">
              <w:rPr>
                <w:rFonts w:ascii="Times New Roman" w:hAnsi="Times New Roman" w:cs="Times New Roman"/>
              </w:rPr>
              <w:t>kepad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r w:rsidRPr="003F5AB8">
              <w:rPr>
                <w:rFonts w:ascii="Times New Roman" w:hAnsi="Times New Roman" w:cs="Times New Roman"/>
              </w:rPr>
              <w:lastRenderedPageBreak/>
              <w:t xml:space="preserve">user </w:t>
            </w:r>
            <w:proofErr w:type="spellStart"/>
            <w:r w:rsidRPr="003F5AB8">
              <w:rPr>
                <w:rFonts w:ascii="Times New Roman" w:hAnsi="Times New Roman" w:cs="Times New Roman"/>
              </w:rPr>
              <w:t>jika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3F5AB8">
              <w:rPr>
                <w:rFonts w:ascii="Times New Roman" w:hAnsi="Times New Roman" w:cs="Times New Roman"/>
              </w:rPr>
              <w:t>dimasukan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</w:rPr>
              <w:t>memang</w:t>
            </w:r>
            <w:proofErr w:type="spellEnd"/>
            <w:r w:rsidRPr="003F5AB8">
              <w:rPr>
                <w:rFonts w:ascii="Times New Roman" w:hAnsi="Times New Roman" w:cs="Times New Roman"/>
              </w:rPr>
              <w:t xml:space="preserve"> salah.</w:t>
            </w:r>
          </w:p>
          <w:p w14:paraId="1EA2CABE" w14:textId="77777777" w:rsidR="003F5AB8" w:rsidRPr="003F5AB8" w:rsidRDefault="003F5AB8" w:rsidP="005F18B9">
            <w:pPr>
              <w:pStyle w:val="ListParagraph"/>
              <w:numPr>
                <w:ilvl w:val="0"/>
                <w:numId w:val="28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kedua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regulasi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biaya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PPN di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isi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diisikan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besaran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PPN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muncul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otomatis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diisikan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6648910B" w14:textId="77777777" w:rsidR="003F5AB8" w:rsidRPr="003F5AB8" w:rsidRDefault="003F5AB8" w:rsidP="005F18B9">
            <w:pPr>
              <w:pStyle w:val="ListParagraph"/>
              <w:numPr>
                <w:ilvl w:val="0"/>
                <w:numId w:val="28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ketiga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regulasi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jelas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besaran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biaya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tiap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volume air yang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dibeli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887" w:type="dxa"/>
          </w:tcPr>
          <w:p w14:paraId="08F151C7" w14:textId="77777777" w:rsidR="003F5AB8" w:rsidRPr="003F5AB8" w:rsidRDefault="003F5AB8" w:rsidP="005F18B9">
            <w:pPr>
              <w:pStyle w:val="ListParagraph"/>
              <w:numPr>
                <w:ilvl w:val="0"/>
                <w:numId w:val="29"/>
              </w:numPr>
              <w:ind w:left="177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3F5AB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Masih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banyak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data yang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isi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inputannya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2CDAFFA8" w14:textId="77777777" w:rsidR="003F5AB8" w:rsidRPr="003F5AB8" w:rsidRDefault="003F5AB8" w:rsidP="005F18B9">
            <w:pPr>
              <w:pStyle w:val="ListParagraph"/>
              <w:numPr>
                <w:ilvl w:val="0"/>
                <w:numId w:val="29"/>
              </w:numPr>
              <w:ind w:left="177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Biaya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standar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dikeluarkan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masih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diubah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 xml:space="preserve"> – </w:t>
            </w:r>
            <w:proofErr w:type="spellStart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ubah</w:t>
            </w:r>
            <w:proofErr w:type="spellEnd"/>
            <w:r w:rsidRPr="003F5AB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2ED4055D" w14:textId="1C58529B" w:rsidR="003F5AB8" w:rsidRPr="00594D0E" w:rsidRDefault="00594D0E" w:rsidP="00594D0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53" w:name="_Toc18389896"/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lastRenderedPageBreak/>
        <w:t>Tabel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4.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Tabel_4. \* ARABIC </w:instrTex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6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nalisa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ngki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</w:t>
      </w:r>
      <w:bookmarkEnd w:id="53"/>
    </w:p>
    <w:p w14:paraId="34E7FB55" w14:textId="77777777" w:rsidR="00594D0E" w:rsidRPr="003F5AB8" w:rsidRDefault="00594D0E" w:rsidP="003F5AB8">
      <w:pPr>
        <w:pStyle w:val="ListParagraph"/>
        <w:spacing w:line="24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</w:p>
    <w:p w14:paraId="5913E29D" w14:textId="696EBF55" w:rsidR="00BC7387" w:rsidRPr="00BC7387" w:rsidRDefault="001045E6" w:rsidP="005F18B9">
      <w:pPr>
        <w:pStyle w:val="Heading4"/>
        <w:numPr>
          <w:ilvl w:val="3"/>
          <w:numId w:val="23"/>
        </w:numPr>
      </w:pPr>
      <w:r>
        <w:t xml:space="preserve">Flowchart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</w:t>
      </w:r>
      <w:proofErr w:type="spellStart"/>
      <w:r>
        <w:t>Tangki</w:t>
      </w:r>
      <w:proofErr w:type="spellEnd"/>
      <w:r>
        <w:t xml:space="preserve"> Air</w:t>
      </w:r>
    </w:p>
    <w:p w14:paraId="3075F552" w14:textId="77777777" w:rsidR="001045E6" w:rsidRDefault="001045E6" w:rsidP="001045E6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14:paraId="4E685908" w14:textId="6BDBA6CF" w:rsidR="001045E6" w:rsidRDefault="001045E6" w:rsidP="001045E6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24FCEA3" wp14:editId="7298D2CB">
            <wp:extent cx="4405746" cy="3657952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4085" cy="36731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9B5725" w14:textId="58C83770" w:rsidR="001045E6" w:rsidRDefault="001045E6" w:rsidP="001045E6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14:paraId="1403B80E" w14:textId="6377A859" w:rsidR="001045E6" w:rsidRDefault="001045E6" w:rsidP="001045E6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14:paraId="00823A6C" w14:textId="48B0456E" w:rsidR="00594D0E" w:rsidRPr="00594D0E" w:rsidRDefault="00594D0E" w:rsidP="00594D0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54" w:name="_Toc18438320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</w:t>
      </w:r>
      <w:r w:rsidR="0012246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.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9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Flowchart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Baru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Layanan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ngki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</w:t>
      </w:r>
      <w:bookmarkEnd w:id="54"/>
    </w:p>
    <w:p w14:paraId="109F8C25" w14:textId="53D0260B" w:rsidR="00594D0E" w:rsidRDefault="00594D0E" w:rsidP="001045E6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14:paraId="735057D6" w14:textId="77777777" w:rsidR="00594D0E" w:rsidRDefault="00594D0E" w:rsidP="001045E6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14:paraId="066D3009" w14:textId="77777777" w:rsidR="00DC72C8" w:rsidRDefault="00DC72C8" w:rsidP="001045E6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14:paraId="600F542A" w14:textId="69F9324A" w:rsidR="001045E6" w:rsidRDefault="001045E6" w:rsidP="008A59F4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180B376C" w14:textId="2BF7A963" w:rsidR="001045E6" w:rsidRDefault="001045E6" w:rsidP="008A59F4">
      <w:pPr>
        <w:pStyle w:val="ListParagraph"/>
        <w:spacing w:line="360" w:lineRule="auto"/>
        <w:ind w:left="1134" w:firstLine="306"/>
        <w:jc w:val="both"/>
        <w:rPr>
          <w:rFonts w:ascii="Arial" w:hAnsi="Arial" w:cs="Arial"/>
          <w:sz w:val="24"/>
          <w:szCs w:val="24"/>
        </w:rPr>
      </w:pPr>
      <w:r w:rsidRPr="001045E6">
        <w:rPr>
          <w:rFonts w:ascii="Times New Roman" w:hAnsi="Times New Roman" w:cs="Times New Roman"/>
          <w:sz w:val="24"/>
          <w:szCs w:val="24"/>
        </w:rPr>
        <w:t xml:space="preserve">Flowchart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ndeklaras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0) 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customer service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, dan customer service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u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mbel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tangka.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ice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ituju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obil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tangka air.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irny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SOP yang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4 m</w:t>
      </w:r>
      <w:r w:rsidRPr="001045E6"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r w:rsidRPr="001045E6">
        <w:rPr>
          <w:rFonts w:ascii="Times New Roman" w:hAnsi="Times New Roman" w:cs="Times New Roman"/>
          <w:sz w:val="24"/>
          <w:szCs w:val="24"/>
        </w:rPr>
        <w:t>dan 5 m</w:t>
      </w:r>
      <w:r w:rsidRPr="001045E6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1045E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tangka air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4 m</w:t>
      </w:r>
      <w:r w:rsidRPr="001045E6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1045E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ipato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400,000.00 dan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irny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5 m</w:t>
      </w:r>
      <w:r w:rsidRPr="001045E6"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500,000.00. Proses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tad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tangka air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okasiny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≤ 20 km di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Kota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ebit air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ebit air 4 m</w:t>
      </w:r>
      <w:r w:rsidRPr="001045E6"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hargany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480,000.00 dan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ebit air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5 m</w:t>
      </w:r>
      <w:r w:rsidRPr="001045E6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hargany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650,000.00. Dan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tangka air ≥ 20 km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kot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ebit air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ebit air 4 m</w:t>
      </w:r>
      <w:r w:rsidRPr="001045E6">
        <w:rPr>
          <w:rFonts w:ascii="Times New Roman" w:hAnsi="Times New Roman" w:cs="Times New Roman"/>
          <w:sz w:val="24"/>
          <w:szCs w:val="24"/>
          <w:vertAlign w:val="superscript"/>
        </w:rPr>
        <w:t xml:space="preserve">3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hargany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560,000.00 dan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ebit air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5 m</w:t>
      </w:r>
      <w:r w:rsidRPr="001045E6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hargany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700,000.00. Setelah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el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tangka air, proses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notifikas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ibuat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Surat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nunggu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me</w:t>
      </w:r>
      <w:r>
        <w:rPr>
          <w:rFonts w:ascii="Arial" w:hAnsi="Arial" w:cs="Arial"/>
          <w:sz w:val="24"/>
          <w:szCs w:val="24"/>
        </w:rPr>
        <w:t>lakuk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yelesaian</w:t>
      </w:r>
      <w:proofErr w:type="spellEnd"/>
      <w:r>
        <w:rPr>
          <w:rFonts w:ascii="Arial" w:hAnsi="Arial" w:cs="Arial"/>
          <w:sz w:val="24"/>
          <w:szCs w:val="24"/>
        </w:rPr>
        <w:t>.</w:t>
      </w:r>
    </w:p>
    <w:p w14:paraId="089EF060" w14:textId="60038D8D" w:rsidR="008A59F4" w:rsidRDefault="008A59F4" w:rsidP="001045E6">
      <w:pPr>
        <w:pStyle w:val="ListParagraph"/>
        <w:spacing w:line="240" w:lineRule="auto"/>
        <w:ind w:left="1134" w:firstLine="306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14:paraId="1B49D284" w14:textId="73051D78" w:rsidR="00BC7387" w:rsidRPr="00BC7387" w:rsidRDefault="001045E6" w:rsidP="005F18B9">
      <w:pPr>
        <w:pStyle w:val="Heading4"/>
        <w:numPr>
          <w:ilvl w:val="3"/>
          <w:numId w:val="23"/>
        </w:numPr>
      </w:pPr>
      <w:r w:rsidRPr="001045E6">
        <w:lastRenderedPageBreak/>
        <w:t xml:space="preserve">Prototype </w:t>
      </w:r>
      <w:proofErr w:type="spellStart"/>
      <w:r w:rsidRPr="001045E6">
        <w:t>Baru</w:t>
      </w:r>
      <w:proofErr w:type="spellEnd"/>
      <w:r w:rsidRPr="001045E6">
        <w:t xml:space="preserve"> </w:t>
      </w:r>
      <w:proofErr w:type="spellStart"/>
      <w:r w:rsidRPr="001045E6">
        <w:t>Tangki</w:t>
      </w:r>
      <w:proofErr w:type="spellEnd"/>
      <w:r w:rsidRPr="001045E6">
        <w:t xml:space="preserve"> Air</w:t>
      </w:r>
    </w:p>
    <w:p w14:paraId="16AF4B50" w14:textId="1BBC8DD1" w:rsidR="001045E6" w:rsidRPr="001045E6" w:rsidRDefault="001045E6" w:rsidP="001045E6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D71076" wp14:editId="3DA4458D">
            <wp:extent cx="4262755" cy="3479471"/>
            <wp:effectExtent l="0" t="0" r="4445" b="698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5207" cy="3489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EFEE59" w14:textId="4F21EF94" w:rsidR="001045E6" w:rsidRPr="00594D0E" w:rsidRDefault="00594D0E" w:rsidP="00594D0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55" w:name="_Toc18438321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</w:t>
      </w:r>
      <w:r w:rsidR="0012246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.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10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Prototype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Baru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ngki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</w:t>
      </w:r>
      <w:bookmarkEnd w:id="55"/>
    </w:p>
    <w:p w14:paraId="48B199FE" w14:textId="77777777" w:rsidR="00594D0E" w:rsidRPr="001045E6" w:rsidRDefault="00594D0E" w:rsidP="001045E6">
      <w:pPr>
        <w:pStyle w:val="ListParagraph"/>
        <w:spacing w:line="240" w:lineRule="auto"/>
        <w:ind w:left="893"/>
        <w:jc w:val="both"/>
        <w:rPr>
          <w:rFonts w:ascii="Times New Roman" w:hAnsi="Times New Roman" w:cs="Times New Roman"/>
          <w:sz w:val="24"/>
          <w:szCs w:val="24"/>
        </w:rPr>
      </w:pPr>
    </w:p>
    <w:p w14:paraId="18F92F89" w14:textId="13187688" w:rsidR="00BC7387" w:rsidRPr="00BC7387" w:rsidRDefault="001045E6" w:rsidP="005F18B9">
      <w:pPr>
        <w:pStyle w:val="Heading3"/>
        <w:numPr>
          <w:ilvl w:val="2"/>
          <w:numId w:val="23"/>
        </w:numPr>
      </w:pPr>
      <w:bookmarkStart w:id="56" w:name="_Toc18437316"/>
      <w:r w:rsidRPr="001045E6">
        <w:t xml:space="preserve">Meter </w:t>
      </w:r>
      <w:proofErr w:type="spellStart"/>
      <w:r w:rsidRPr="001045E6">
        <w:t>Hilang</w:t>
      </w:r>
      <w:bookmarkEnd w:id="56"/>
      <w:proofErr w:type="spellEnd"/>
    </w:p>
    <w:p w14:paraId="1C963758" w14:textId="0F4F5F5E" w:rsidR="001045E6" w:rsidRPr="001045E6" w:rsidRDefault="001045E6" w:rsidP="008A59F4">
      <w:pPr>
        <w:pStyle w:val="ListParagraph"/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045E6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Analisa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 xml:space="preserve"> Meter </w:t>
      </w:r>
      <w:proofErr w:type="spellStart"/>
      <w:r w:rsidRPr="001045E6">
        <w:rPr>
          <w:rFonts w:ascii="Times New Roman" w:hAnsi="Times New Roman" w:cs="Times New Roman"/>
          <w:sz w:val="24"/>
          <w:szCs w:val="24"/>
        </w:rPr>
        <w:t>Hilang</w:t>
      </w:r>
      <w:proofErr w:type="spellEnd"/>
      <w:r w:rsidRPr="001045E6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89"/>
        <w:gridCol w:w="3343"/>
        <w:gridCol w:w="2229"/>
      </w:tblGrid>
      <w:tr w:rsidR="001045E6" w14:paraId="63A7FFA4" w14:textId="77777777" w:rsidTr="001045E6">
        <w:tc>
          <w:tcPr>
            <w:tcW w:w="2689" w:type="dxa"/>
          </w:tcPr>
          <w:p w14:paraId="48802BA0" w14:textId="77777777" w:rsidR="001045E6" w:rsidRPr="001045E6" w:rsidRDefault="001045E6" w:rsidP="009002B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</w:p>
        </w:tc>
        <w:tc>
          <w:tcPr>
            <w:tcW w:w="3343" w:type="dxa"/>
          </w:tcPr>
          <w:p w14:paraId="781662A0" w14:textId="77777777" w:rsidR="001045E6" w:rsidRPr="001045E6" w:rsidRDefault="001045E6" w:rsidP="009002B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olusi</w:t>
            </w:r>
            <w:proofErr w:type="spellEnd"/>
          </w:p>
        </w:tc>
        <w:tc>
          <w:tcPr>
            <w:tcW w:w="2229" w:type="dxa"/>
          </w:tcPr>
          <w:p w14:paraId="0DD29B99" w14:textId="77777777" w:rsidR="001045E6" w:rsidRPr="001045E6" w:rsidRDefault="001045E6" w:rsidP="009002B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Alasan</w:t>
            </w:r>
            <w:proofErr w:type="spellEnd"/>
          </w:p>
        </w:tc>
      </w:tr>
      <w:tr w:rsidR="001045E6" w14:paraId="5AC4377E" w14:textId="77777777" w:rsidTr="001045E6">
        <w:tc>
          <w:tcPr>
            <w:tcW w:w="2689" w:type="dxa"/>
          </w:tcPr>
          <w:p w14:paraId="3F072639" w14:textId="77777777" w:rsidR="001045E6" w:rsidRPr="001045E6" w:rsidRDefault="001045E6" w:rsidP="005F18B9">
            <w:pPr>
              <w:pStyle w:val="ListParagraph"/>
              <w:numPr>
                <w:ilvl w:val="0"/>
                <w:numId w:val="30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1045E6">
              <w:rPr>
                <w:rFonts w:ascii="Times New Roman" w:hAnsi="Times New Roman" w:cs="Times New Roman"/>
              </w:rPr>
              <w:t xml:space="preserve">Banyak </w:t>
            </w:r>
            <w:proofErr w:type="spellStart"/>
            <w:r w:rsidRPr="001045E6">
              <w:rPr>
                <w:rFonts w:ascii="Times New Roman" w:hAnsi="Times New Roman" w:cs="Times New Roman"/>
              </w:rPr>
              <w:t>inputan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1045E6">
              <w:rPr>
                <w:rFonts w:ascii="Times New Roman" w:hAnsi="Times New Roman" w:cs="Times New Roman"/>
              </w:rPr>
              <w:t>tidak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</w:rPr>
              <w:t>sesuai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form </w:t>
            </w:r>
            <w:proofErr w:type="spellStart"/>
            <w:r w:rsidRPr="001045E6">
              <w:rPr>
                <w:rFonts w:ascii="Times New Roman" w:hAnsi="Times New Roman" w:cs="Times New Roman"/>
              </w:rPr>
              <w:t>saat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1045E6">
              <w:rPr>
                <w:rFonts w:ascii="Times New Roman" w:hAnsi="Times New Roman" w:cs="Times New Roman"/>
              </w:rPr>
              <w:t>inputkan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1045E6">
              <w:rPr>
                <w:rFonts w:ascii="Times New Roman" w:hAnsi="Times New Roman" w:cs="Times New Roman"/>
              </w:rPr>
              <w:t>baik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</w:rPr>
              <w:t>melalui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keyboard </w:t>
            </w:r>
            <w:proofErr w:type="spellStart"/>
            <w:r w:rsidRPr="001045E6">
              <w:rPr>
                <w:rFonts w:ascii="Times New Roman" w:hAnsi="Times New Roman" w:cs="Times New Roman"/>
              </w:rPr>
              <w:t>atau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Copy &amp; Paste.</w:t>
            </w:r>
          </w:p>
          <w:p w14:paraId="105224EA" w14:textId="77777777" w:rsidR="001045E6" w:rsidRPr="001045E6" w:rsidRDefault="001045E6" w:rsidP="005F18B9">
            <w:pPr>
              <w:pStyle w:val="ListParagraph"/>
              <w:numPr>
                <w:ilvl w:val="0"/>
                <w:numId w:val="30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Banyak data yang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lesa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di proses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enumpu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pada database.</w:t>
            </w:r>
          </w:p>
          <w:p w14:paraId="3A5ECE12" w14:textId="77777777" w:rsidR="001045E6" w:rsidRPr="001045E6" w:rsidRDefault="001045E6" w:rsidP="005F18B9">
            <w:pPr>
              <w:pStyle w:val="ListParagraph"/>
              <w:numPr>
                <w:ilvl w:val="0"/>
                <w:numId w:val="30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Type water meter yang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iub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enyebabk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ketida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suai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water </w:t>
            </w:r>
            <w:r w:rsidRPr="001045E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meter yang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ipaka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belumny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621450B1" w14:textId="77777777" w:rsidR="001045E6" w:rsidRPr="001045E6" w:rsidRDefault="001045E6" w:rsidP="005F18B9">
            <w:pPr>
              <w:pStyle w:val="ListParagraph"/>
              <w:numPr>
                <w:ilvl w:val="0"/>
                <w:numId w:val="30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lapang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Jad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user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hany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enulisk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manual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anp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ahu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apak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database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4068936E" w14:textId="77777777" w:rsidR="001045E6" w:rsidRPr="001045E6" w:rsidRDefault="001045E6" w:rsidP="005F18B9">
            <w:pPr>
              <w:pStyle w:val="ListParagraph"/>
              <w:numPr>
                <w:ilvl w:val="0"/>
                <w:numId w:val="30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Data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kwitans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Pind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Meter pada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Berit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Acara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asi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itulis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manual yang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harusny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eris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otomatis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3343" w:type="dxa"/>
          </w:tcPr>
          <w:p w14:paraId="06ECC9D7" w14:textId="77777777" w:rsidR="001045E6" w:rsidRPr="001045E6" w:rsidRDefault="001045E6" w:rsidP="005F18B9">
            <w:pPr>
              <w:pStyle w:val="ListParagraph"/>
              <w:numPr>
                <w:ilvl w:val="0"/>
                <w:numId w:val="31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asal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pertam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:</w:t>
            </w:r>
            <w:r w:rsidRPr="001045E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</w:rPr>
              <w:t>Memperbaiki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</w:rPr>
              <w:t>inputan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yang di </w:t>
            </w:r>
            <w:proofErr w:type="spellStart"/>
            <w:r w:rsidRPr="001045E6">
              <w:rPr>
                <w:rFonts w:ascii="Times New Roman" w:hAnsi="Times New Roman" w:cs="Times New Roman"/>
              </w:rPr>
              <w:t>isi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oleh user dan </w:t>
            </w:r>
            <w:proofErr w:type="spellStart"/>
            <w:r w:rsidRPr="001045E6">
              <w:rPr>
                <w:rFonts w:ascii="Times New Roman" w:hAnsi="Times New Roman" w:cs="Times New Roman"/>
              </w:rPr>
              <w:t>membuat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</w:rPr>
              <w:t>kontrol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1045E6">
              <w:rPr>
                <w:rFonts w:ascii="Times New Roman" w:hAnsi="Times New Roman" w:cs="Times New Roman"/>
              </w:rPr>
              <w:t>saat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proses di </w:t>
            </w:r>
            <w:proofErr w:type="spellStart"/>
            <w:r w:rsidRPr="001045E6">
              <w:rPr>
                <w:rFonts w:ascii="Times New Roman" w:hAnsi="Times New Roman" w:cs="Times New Roman"/>
              </w:rPr>
              <w:t>dalam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system, </w:t>
            </w:r>
            <w:proofErr w:type="spellStart"/>
            <w:r w:rsidRPr="001045E6">
              <w:rPr>
                <w:rFonts w:ascii="Times New Roman" w:hAnsi="Times New Roman" w:cs="Times New Roman"/>
              </w:rPr>
              <w:t>untuk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</w:rPr>
              <w:t>mengantisipasi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data yang salah di </w:t>
            </w:r>
            <w:proofErr w:type="spellStart"/>
            <w:r w:rsidRPr="001045E6">
              <w:rPr>
                <w:rFonts w:ascii="Times New Roman" w:hAnsi="Times New Roman" w:cs="Times New Roman"/>
              </w:rPr>
              <w:t>inputkan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oleh user. Dan </w:t>
            </w:r>
            <w:proofErr w:type="spellStart"/>
            <w:r w:rsidRPr="001045E6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alert </w:t>
            </w:r>
            <w:proofErr w:type="spellStart"/>
            <w:r w:rsidRPr="001045E6">
              <w:rPr>
                <w:rFonts w:ascii="Times New Roman" w:hAnsi="Times New Roman" w:cs="Times New Roman"/>
              </w:rPr>
              <w:t>kepada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user </w:t>
            </w:r>
            <w:proofErr w:type="spellStart"/>
            <w:r w:rsidRPr="001045E6">
              <w:rPr>
                <w:rFonts w:ascii="Times New Roman" w:hAnsi="Times New Roman" w:cs="Times New Roman"/>
              </w:rPr>
              <w:t>jika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1045E6">
              <w:rPr>
                <w:rFonts w:ascii="Times New Roman" w:hAnsi="Times New Roman" w:cs="Times New Roman"/>
              </w:rPr>
              <w:t>dimasukan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</w:rPr>
              <w:t>memang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salah.</w:t>
            </w:r>
          </w:p>
          <w:p w14:paraId="4507FFA4" w14:textId="77777777" w:rsidR="001045E6" w:rsidRPr="001045E6" w:rsidRDefault="001045E6" w:rsidP="005F18B9">
            <w:pPr>
              <w:pStyle w:val="ListParagraph"/>
              <w:numPr>
                <w:ilvl w:val="0"/>
                <w:numId w:val="31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45E6">
              <w:rPr>
                <w:rFonts w:ascii="Times New Roman" w:hAnsi="Times New Roman" w:cs="Times New Roman"/>
              </w:rPr>
              <w:t>Masalah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</w:rPr>
              <w:t>kedua</w:t>
            </w:r>
            <w:proofErr w:type="spellEnd"/>
            <w:r w:rsidRPr="001045E6">
              <w:rPr>
                <w:rFonts w:ascii="Times New Roman" w:hAnsi="Times New Roman" w:cs="Times New Roman"/>
              </w:rPr>
              <w:t xml:space="preserve">: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fitur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penghapus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otomatis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iatur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batas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kap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045E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data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isimp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otomatis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EE71BCE" w14:textId="77777777" w:rsidR="001045E6" w:rsidRPr="001045E6" w:rsidRDefault="001045E6" w:rsidP="005F18B9">
            <w:pPr>
              <w:pStyle w:val="ListParagraph"/>
              <w:numPr>
                <w:ilvl w:val="0"/>
                <w:numId w:val="31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ke-tig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type water meter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iub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agar type water meter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berub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belumny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632296E2" w14:textId="77777777" w:rsidR="001045E6" w:rsidRPr="001045E6" w:rsidRDefault="001045E6" w:rsidP="005F18B9">
            <w:pPr>
              <w:pStyle w:val="ListParagraph"/>
              <w:numPr>
                <w:ilvl w:val="0"/>
                <w:numId w:val="31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ke-empa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enerim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SPK,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hingg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user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asal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salah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enginputk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petugas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lapang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41034F44" w14:textId="77777777" w:rsidR="001045E6" w:rsidRPr="001045E6" w:rsidRDefault="001045E6" w:rsidP="005F18B9">
            <w:pPr>
              <w:pStyle w:val="ListParagraph"/>
              <w:numPr>
                <w:ilvl w:val="0"/>
                <w:numId w:val="31"/>
              </w:numPr>
              <w:ind w:left="180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-lima: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enginputk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data – data yang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iinputk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otomatis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lembar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kwitans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229" w:type="dxa"/>
          </w:tcPr>
          <w:p w14:paraId="3704C483" w14:textId="77777777" w:rsidR="001045E6" w:rsidRPr="001045E6" w:rsidRDefault="001045E6" w:rsidP="005F18B9">
            <w:pPr>
              <w:pStyle w:val="ListParagraph"/>
              <w:numPr>
                <w:ilvl w:val="0"/>
                <w:numId w:val="32"/>
              </w:numPr>
              <w:ind w:left="181" w:hanging="219"/>
              <w:rPr>
                <w:rFonts w:ascii="Times New Roman" w:hAnsi="Times New Roman" w:cs="Times New Roman"/>
                <w:sz w:val="24"/>
                <w:szCs w:val="24"/>
              </w:rPr>
            </w:pPr>
            <w:r w:rsidRPr="001045E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Masih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banya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data yang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denga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is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inputanny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4CF3A324" w14:textId="77777777" w:rsidR="001045E6" w:rsidRPr="001045E6" w:rsidRDefault="001045E6" w:rsidP="005F18B9">
            <w:pPr>
              <w:pStyle w:val="ListParagraph"/>
              <w:numPr>
                <w:ilvl w:val="0"/>
                <w:numId w:val="32"/>
              </w:numPr>
              <w:ind w:left="181" w:hanging="219"/>
              <w:rPr>
                <w:rFonts w:ascii="Times New Roman" w:hAnsi="Times New Roman" w:cs="Times New Roman"/>
                <w:sz w:val="24"/>
                <w:szCs w:val="24"/>
              </w:rPr>
            </w:pPr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Banyak data yang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enumpu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karen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elesa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iproses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39C675D8" w14:textId="77777777" w:rsidR="001045E6" w:rsidRPr="001045E6" w:rsidRDefault="001045E6" w:rsidP="005F18B9">
            <w:pPr>
              <w:pStyle w:val="ListParagraph"/>
              <w:numPr>
                <w:ilvl w:val="0"/>
                <w:numId w:val="32"/>
              </w:numPr>
              <w:ind w:left="181" w:hanging="219"/>
              <w:rPr>
                <w:rFonts w:ascii="Times New Roman" w:hAnsi="Times New Roman" w:cs="Times New Roman"/>
                <w:sz w:val="24"/>
                <w:szCs w:val="24"/>
              </w:rPr>
            </w:pPr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Data water meter yang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berbeda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enyebabk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emasangan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kembali</w:t>
            </w:r>
            <w:proofErr w:type="spellEnd"/>
            <w:r w:rsidRPr="001045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0DA3AA2D" w14:textId="77777777" w:rsidR="001045E6" w:rsidRPr="001045E6" w:rsidRDefault="001045E6" w:rsidP="009002B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D9B43AC" w14:textId="5CD616A0" w:rsidR="001045E6" w:rsidRPr="00594D0E" w:rsidRDefault="00594D0E" w:rsidP="00594D0E">
      <w:pPr>
        <w:pStyle w:val="Caption"/>
        <w:spacing w:after="0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57" w:name="_Toc18389897"/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lastRenderedPageBreak/>
        <w:t>Tabel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4.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Tabel_4. \* ARABIC </w:instrTex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7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nalisa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ngki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</w:t>
      </w:r>
      <w:bookmarkEnd w:id="57"/>
    </w:p>
    <w:p w14:paraId="4B7A4EEB" w14:textId="77777777" w:rsidR="00594D0E" w:rsidRDefault="00594D0E" w:rsidP="00B71ECC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31CBD0F" w14:textId="162DB0BB" w:rsidR="00BC7387" w:rsidRPr="00BC7387" w:rsidRDefault="00B71ECC" w:rsidP="005F18B9">
      <w:pPr>
        <w:pStyle w:val="Heading3"/>
        <w:numPr>
          <w:ilvl w:val="2"/>
          <w:numId w:val="23"/>
        </w:numPr>
      </w:pPr>
      <w:bookmarkStart w:id="58" w:name="_Toc18437317"/>
      <w:proofErr w:type="spellStart"/>
      <w:r w:rsidRPr="00B71ECC">
        <w:t>Penjualan</w:t>
      </w:r>
      <w:proofErr w:type="spellEnd"/>
      <w:r w:rsidRPr="00B71ECC">
        <w:t xml:space="preserve"> Air</w:t>
      </w:r>
      <w:bookmarkEnd w:id="58"/>
    </w:p>
    <w:p w14:paraId="14DA124F" w14:textId="1ABAACEC" w:rsidR="00B71ECC" w:rsidRDefault="00B71ECC" w:rsidP="008A59F4">
      <w:pPr>
        <w:pStyle w:val="ListParagraph"/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71EC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71E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71E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71E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71EC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71ECC">
        <w:rPr>
          <w:rFonts w:ascii="Times New Roman" w:hAnsi="Times New Roman" w:cs="Times New Roman"/>
          <w:sz w:val="24"/>
          <w:szCs w:val="24"/>
        </w:rPr>
        <w:t xml:space="preserve"> Analisa </w:t>
      </w:r>
      <w:proofErr w:type="spellStart"/>
      <w:r w:rsidRPr="00B71E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71ECC"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 w:rsidRPr="00B71EC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B71E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r</w:t>
      </w:r>
      <w:r w:rsidRPr="00B71ECC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47"/>
        <w:gridCol w:w="3402"/>
        <w:gridCol w:w="2312"/>
      </w:tblGrid>
      <w:tr w:rsidR="00B71ECC" w14:paraId="5B48399D" w14:textId="77777777" w:rsidTr="00B71ECC">
        <w:tc>
          <w:tcPr>
            <w:tcW w:w="2547" w:type="dxa"/>
          </w:tcPr>
          <w:p w14:paraId="42A3A924" w14:textId="77777777" w:rsidR="00B71ECC" w:rsidRPr="00B71ECC" w:rsidRDefault="00B71ECC" w:rsidP="009002B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</w:p>
        </w:tc>
        <w:tc>
          <w:tcPr>
            <w:tcW w:w="3402" w:type="dxa"/>
          </w:tcPr>
          <w:p w14:paraId="1B9C960F" w14:textId="77777777" w:rsidR="00B71ECC" w:rsidRPr="00B71ECC" w:rsidRDefault="00B71ECC" w:rsidP="009002B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olusi</w:t>
            </w:r>
            <w:proofErr w:type="spellEnd"/>
          </w:p>
        </w:tc>
        <w:tc>
          <w:tcPr>
            <w:tcW w:w="2312" w:type="dxa"/>
          </w:tcPr>
          <w:p w14:paraId="613577F7" w14:textId="77777777" w:rsidR="00B71ECC" w:rsidRPr="00B71ECC" w:rsidRDefault="00B71ECC" w:rsidP="009002B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Alasan</w:t>
            </w:r>
            <w:proofErr w:type="spellEnd"/>
          </w:p>
        </w:tc>
      </w:tr>
      <w:tr w:rsidR="00B71ECC" w14:paraId="32CEED05" w14:textId="77777777" w:rsidTr="00B71ECC">
        <w:tc>
          <w:tcPr>
            <w:tcW w:w="2547" w:type="dxa"/>
          </w:tcPr>
          <w:p w14:paraId="7CD711AD" w14:textId="77777777" w:rsidR="00B71ECC" w:rsidRPr="00B71ECC" w:rsidRDefault="00B71ECC" w:rsidP="005F18B9">
            <w:pPr>
              <w:pStyle w:val="ListParagraph"/>
              <w:numPr>
                <w:ilvl w:val="0"/>
                <w:numId w:val="33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B71ECC">
              <w:rPr>
                <w:rFonts w:ascii="Times New Roman" w:hAnsi="Times New Roman" w:cs="Times New Roman"/>
              </w:rPr>
              <w:t xml:space="preserve">Banyak </w:t>
            </w:r>
            <w:proofErr w:type="spellStart"/>
            <w:r w:rsidRPr="00B71ECC">
              <w:rPr>
                <w:rFonts w:ascii="Times New Roman" w:hAnsi="Times New Roman" w:cs="Times New Roman"/>
              </w:rPr>
              <w:t>inputan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B71ECC">
              <w:rPr>
                <w:rFonts w:ascii="Times New Roman" w:hAnsi="Times New Roman" w:cs="Times New Roman"/>
              </w:rPr>
              <w:t>tidak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</w:rPr>
              <w:t>sesuai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form </w:t>
            </w:r>
            <w:proofErr w:type="spellStart"/>
            <w:r w:rsidRPr="00B71ECC">
              <w:rPr>
                <w:rFonts w:ascii="Times New Roman" w:hAnsi="Times New Roman" w:cs="Times New Roman"/>
              </w:rPr>
              <w:t>saat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B71ECC">
              <w:rPr>
                <w:rFonts w:ascii="Times New Roman" w:hAnsi="Times New Roman" w:cs="Times New Roman"/>
              </w:rPr>
              <w:t>inputkan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B71ECC">
              <w:rPr>
                <w:rFonts w:ascii="Times New Roman" w:hAnsi="Times New Roman" w:cs="Times New Roman"/>
              </w:rPr>
              <w:t>baik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</w:rPr>
              <w:t>melalui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keyboard </w:t>
            </w:r>
            <w:proofErr w:type="spellStart"/>
            <w:r w:rsidRPr="00B71ECC">
              <w:rPr>
                <w:rFonts w:ascii="Times New Roman" w:hAnsi="Times New Roman" w:cs="Times New Roman"/>
              </w:rPr>
              <w:t>atau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Copy &amp; Paste.</w:t>
            </w:r>
          </w:p>
          <w:p w14:paraId="61CE0B4A" w14:textId="77777777" w:rsidR="00B71ECC" w:rsidRPr="00B71ECC" w:rsidRDefault="00B71ECC" w:rsidP="005F18B9">
            <w:pPr>
              <w:pStyle w:val="ListParagraph"/>
              <w:numPr>
                <w:ilvl w:val="0"/>
                <w:numId w:val="33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Banyak data yang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elesai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di proses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menumpuk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pada database.</w:t>
            </w:r>
          </w:p>
          <w:p w14:paraId="3893F006" w14:textId="77777777" w:rsidR="00B71ECC" w:rsidRPr="00B71ECC" w:rsidRDefault="00B71ECC" w:rsidP="005F18B9">
            <w:pPr>
              <w:pStyle w:val="ListParagraph"/>
              <w:numPr>
                <w:ilvl w:val="0"/>
                <w:numId w:val="33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Biaya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penjualan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air /m</w:t>
            </w:r>
            <w:r w:rsidRPr="00B71EC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3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ubah-ubah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1E6BDD5D" w14:textId="77777777" w:rsidR="00B71ECC" w:rsidRPr="00B71ECC" w:rsidRDefault="00B71ECC" w:rsidP="005F18B9">
            <w:pPr>
              <w:pStyle w:val="ListParagraph"/>
              <w:numPr>
                <w:ilvl w:val="0"/>
                <w:numId w:val="33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pembeli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air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di edit, data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ebelumnya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hilang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3402" w:type="dxa"/>
          </w:tcPr>
          <w:p w14:paraId="2B1801B1" w14:textId="77777777" w:rsidR="00B71ECC" w:rsidRPr="00B71ECC" w:rsidRDefault="00B71ECC" w:rsidP="005F18B9">
            <w:pPr>
              <w:pStyle w:val="ListParagraph"/>
              <w:numPr>
                <w:ilvl w:val="0"/>
                <w:numId w:val="34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71ECC">
              <w:rPr>
                <w:rFonts w:ascii="Times New Roman" w:hAnsi="Times New Roman" w:cs="Times New Roman"/>
              </w:rPr>
              <w:t>Memperbaiki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</w:rPr>
              <w:t>inputan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yang di </w:t>
            </w:r>
            <w:proofErr w:type="spellStart"/>
            <w:r w:rsidRPr="00B71ECC">
              <w:rPr>
                <w:rFonts w:ascii="Times New Roman" w:hAnsi="Times New Roman" w:cs="Times New Roman"/>
              </w:rPr>
              <w:t>isi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oleh user dan </w:t>
            </w:r>
            <w:proofErr w:type="spellStart"/>
            <w:r w:rsidRPr="00B71ECC">
              <w:rPr>
                <w:rFonts w:ascii="Times New Roman" w:hAnsi="Times New Roman" w:cs="Times New Roman"/>
              </w:rPr>
              <w:t>membuat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</w:rPr>
              <w:t>kontrol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B71ECC">
              <w:rPr>
                <w:rFonts w:ascii="Times New Roman" w:hAnsi="Times New Roman" w:cs="Times New Roman"/>
              </w:rPr>
              <w:t>saat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proses di </w:t>
            </w:r>
            <w:proofErr w:type="spellStart"/>
            <w:r w:rsidRPr="00B71ECC">
              <w:rPr>
                <w:rFonts w:ascii="Times New Roman" w:hAnsi="Times New Roman" w:cs="Times New Roman"/>
              </w:rPr>
              <w:t>dalam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system, </w:t>
            </w:r>
            <w:proofErr w:type="spellStart"/>
            <w:r w:rsidRPr="00B71ECC">
              <w:rPr>
                <w:rFonts w:ascii="Times New Roman" w:hAnsi="Times New Roman" w:cs="Times New Roman"/>
              </w:rPr>
              <w:t>untuk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</w:rPr>
              <w:t>mengantisipasi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data yang salah di </w:t>
            </w:r>
            <w:proofErr w:type="spellStart"/>
            <w:r w:rsidRPr="00B71ECC">
              <w:rPr>
                <w:rFonts w:ascii="Times New Roman" w:hAnsi="Times New Roman" w:cs="Times New Roman"/>
              </w:rPr>
              <w:t>inputkan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oleh user. Dan </w:t>
            </w:r>
            <w:proofErr w:type="spellStart"/>
            <w:r w:rsidRPr="00B71ECC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alert </w:t>
            </w:r>
            <w:proofErr w:type="spellStart"/>
            <w:r w:rsidRPr="00B71ECC">
              <w:rPr>
                <w:rFonts w:ascii="Times New Roman" w:hAnsi="Times New Roman" w:cs="Times New Roman"/>
              </w:rPr>
              <w:t>kepada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user </w:t>
            </w:r>
            <w:proofErr w:type="spellStart"/>
            <w:r w:rsidRPr="00B71ECC">
              <w:rPr>
                <w:rFonts w:ascii="Times New Roman" w:hAnsi="Times New Roman" w:cs="Times New Roman"/>
              </w:rPr>
              <w:t>jika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B71ECC">
              <w:rPr>
                <w:rFonts w:ascii="Times New Roman" w:hAnsi="Times New Roman" w:cs="Times New Roman"/>
              </w:rPr>
              <w:t>dimasukan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</w:rPr>
              <w:t>memang</w:t>
            </w:r>
            <w:proofErr w:type="spellEnd"/>
            <w:r w:rsidRPr="00B71ECC">
              <w:rPr>
                <w:rFonts w:ascii="Times New Roman" w:hAnsi="Times New Roman" w:cs="Times New Roman"/>
              </w:rPr>
              <w:t xml:space="preserve"> salah.</w:t>
            </w:r>
          </w:p>
          <w:p w14:paraId="5305B306" w14:textId="77777777" w:rsidR="00B71ECC" w:rsidRPr="00B71ECC" w:rsidRDefault="00B71ECC" w:rsidP="005F18B9">
            <w:pPr>
              <w:pStyle w:val="ListParagraph"/>
              <w:numPr>
                <w:ilvl w:val="0"/>
                <w:numId w:val="34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fitur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penghapusan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otomatis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diatur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batas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kapan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disimpan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otomatis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1CB1D136" w14:textId="77777777" w:rsidR="00B71ECC" w:rsidRPr="00B71ECC" w:rsidRDefault="00B71ECC" w:rsidP="005F18B9">
            <w:pPr>
              <w:pStyle w:val="ListParagraph"/>
              <w:numPr>
                <w:ilvl w:val="0"/>
                <w:numId w:val="34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tandar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harga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penjualan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air.</w:t>
            </w:r>
          </w:p>
          <w:p w14:paraId="6CB3CAE6" w14:textId="77777777" w:rsidR="00B71ECC" w:rsidRPr="00B71ECC" w:rsidRDefault="00B71ECC" w:rsidP="005F18B9">
            <w:pPr>
              <w:pStyle w:val="ListParagraph"/>
              <w:numPr>
                <w:ilvl w:val="0"/>
                <w:numId w:val="34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Memperbaiki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fungsi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edit pada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312" w:type="dxa"/>
          </w:tcPr>
          <w:p w14:paraId="487BC1EE" w14:textId="4B6D4531" w:rsidR="00B71ECC" w:rsidRPr="00B71ECC" w:rsidRDefault="00B71ECC" w:rsidP="005F18B9">
            <w:pPr>
              <w:pStyle w:val="ListParagraph"/>
              <w:numPr>
                <w:ilvl w:val="0"/>
                <w:numId w:val="35"/>
              </w:numPr>
              <w:ind w:left="310" w:hanging="286"/>
              <w:rPr>
                <w:rFonts w:ascii="Times New Roman" w:hAnsi="Times New Roman" w:cs="Times New Roman"/>
                <w:sz w:val="24"/>
                <w:szCs w:val="24"/>
              </w:rPr>
            </w:pPr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Masih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banyak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data yang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denga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isi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inputannya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4ECBA259" w14:textId="08DAECFD" w:rsidR="00B71ECC" w:rsidRPr="00B71ECC" w:rsidRDefault="00B71ECC" w:rsidP="005F18B9">
            <w:pPr>
              <w:pStyle w:val="ListParagraph"/>
              <w:numPr>
                <w:ilvl w:val="0"/>
                <w:numId w:val="35"/>
              </w:numPr>
              <w:ind w:left="310" w:hanging="286"/>
              <w:rPr>
                <w:rFonts w:ascii="Times New Roman" w:hAnsi="Times New Roman" w:cs="Times New Roman"/>
                <w:sz w:val="24"/>
                <w:szCs w:val="24"/>
              </w:rPr>
            </w:pPr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Banyak data yang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menumpuk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karena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elesai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diproses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6B18D5CC" w14:textId="263335BA" w:rsidR="00B71ECC" w:rsidRPr="00B71ECC" w:rsidRDefault="00B71ECC" w:rsidP="005F18B9">
            <w:pPr>
              <w:pStyle w:val="ListParagraph"/>
              <w:numPr>
                <w:ilvl w:val="0"/>
                <w:numId w:val="35"/>
              </w:numPr>
              <w:spacing w:after="160" w:line="259" w:lineRule="auto"/>
              <w:ind w:left="181" w:hanging="219"/>
              <w:rPr>
                <w:rFonts w:ascii="Times New Roman" w:hAnsi="Times New Roman" w:cs="Times New Roman"/>
                <w:sz w:val="24"/>
                <w:szCs w:val="24"/>
              </w:rPr>
            </w:pPr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Data yang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seharusnya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diubah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masih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diubah</w:t>
            </w:r>
            <w:proofErr w:type="spellEnd"/>
            <w:r w:rsidRPr="00B71EC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068899BA" w14:textId="0776277D" w:rsidR="00B71ECC" w:rsidRPr="00594D0E" w:rsidRDefault="00594D0E" w:rsidP="00594D0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59" w:name="_Toc18389898"/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bel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4.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Tabel_4. \* ARABIC </w:instrTex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8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nalisa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jualan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</w:t>
      </w:r>
      <w:bookmarkEnd w:id="59"/>
    </w:p>
    <w:p w14:paraId="6C3F0D71" w14:textId="132E7FC7" w:rsidR="00BC7387" w:rsidRPr="00BC7387" w:rsidRDefault="00B71ECC" w:rsidP="005F18B9">
      <w:pPr>
        <w:pStyle w:val="Heading3"/>
        <w:numPr>
          <w:ilvl w:val="2"/>
          <w:numId w:val="34"/>
        </w:numPr>
        <w:ind w:left="851" w:hanging="567"/>
      </w:pPr>
      <w:bookmarkStart w:id="60" w:name="_Toc18437318"/>
      <w:proofErr w:type="spellStart"/>
      <w:r w:rsidRPr="00B71ECC">
        <w:lastRenderedPageBreak/>
        <w:t>Pencurian</w:t>
      </w:r>
      <w:proofErr w:type="spellEnd"/>
      <w:r w:rsidRPr="00B71ECC">
        <w:t xml:space="preserve"> Ai</w:t>
      </w:r>
      <w:r>
        <w:t>r</w:t>
      </w:r>
      <w:bookmarkEnd w:id="60"/>
    </w:p>
    <w:p w14:paraId="383EB063" w14:textId="2E3A5417" w:rsidR="00B71ECC" w:rsidRDefault="00B71ECC" w:rsidP="008A59F4">
      <w:pPr>
        <w:pStyle w:val="ListParagraph"/>
        <w:spacing w:line="36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71EC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71E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71E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71E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71EC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71ECC">
        <w:rPr>
          <w:rFonts w:ascii="Times New Roman" w:hAnsi="Times New Roman" w:cs="Times New Roman"/>
          <w:sz w:val="24"/>
          <w:szCs w:val="24"/>
        </w:rPr>
        <w:t xml:space="preserve"> Analisa </w:t>
      </w:r>
      <w:proofErr w:type="spellStart"/>
      <w:r w:rsidRPr="00B71E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71ECC"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 w:rsidRPr="00B71EC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B71E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r</w:t>
      </w:r>
      <w:r w:rsidRPr="00B71ECC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05"/>
        <w:gridCol w:w="3119"/>
        <w:gridCol w:w="2268"/>
      </w:tblGrid>
      <w:tr w:rsidR="009002B6" w14:paraId="0F91346B" w14:textId="77777777" w:rsidTr="009002B6">
        <w:tc>
          <w:tcPr>
            <w:tcW w:w="2405" w:type="dxa"/>
          </w:tcPr>
          <w:p w14:paraId="621DCB16" w14:textId="77777777" w:rsidR="009002B6" w:rsidRPr="009002B6" w:rsidRDefault="009002B6" w:rsidP="009002B6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asalah</w:t>
            </w:r>
            <w:proofErr w:type="spellEnd"/>
          </w:p>
        </w:tc>
        <w:tc>
          <w:tcPr>
            <w:tcW w:w="3119" w:type="dxa"/>
          </w:tcPr>
          <w:p w14:paraId="2C04F1A5" w14:textId="77777777" w:rsidR="009002B6" w:rsidRPr="009002B6" w:rsidRDefault="009002B6" w:rsidP="009002B6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olusi</w:t>
            </w:r>
            <w:proofErr w:type="spellEnd"/>
          </w:p>
        </w:tc>
        <w:tc>
          <w:tcPr>
            <w:tcW w:w="2268" w:type="dxa"/>
          </w:tcPr>
          <w:p w14:paraId="54B71AEF" w14:textId="77777777" w:rsidR="009002B6" w:rsidRPr="009002B6" w:rsidRDefault="009002B6" w:rsidP="009002B6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lasan</w:t>
            </w:r>
            <w:proofErr w:type="spellEnd"/>
          </w:p>
        </w:tc>
      </w:tr>
      <w:tr w:rsidR="009002B6" w14:paraId="4A0FF9CC" w14:textId="77777777" w:rsidTr="009002B6">
        <w:tc>
          <w:tcPr>
            <w:tcW w:w="2405" w:type="dxa"/>
          </w:tcPr>
          <w:p w14:paraId="5094AE6F" w14:textId="77777777" w:rsidR="009002B6" w:rsidRPr="009002B6" w:rsidRDefault="009002B6" w:rsidP="005F18B9">
            <w:pPr>
              <w:pStyle w:val="ListParagraph"/>
              <w:numPr>
                <w:ilvl w:val="0"/>
                <w:numId w:val="36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9002B6">
              <w:rPr>
                <w:rFonts w:ascii="Times New Roman" w:hAnsi="Times New Roman" w:cs="Times New Roman"/>
              </w:rPr>
              <w:t xml:space="preserve">Banyak </w:t>
            </w:r>
            <w:proofErr w:type="spellStart"/>
            <w:r w:rsidRPr="009002B6">
              <w:rPr>
                <w:rFonts w:ascii="Times New Roman" w:hAnsi="Times New Roman" w:cs="Times New Roman"/>
              </w:rPr>
              <w:t>inputan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yang </w:t>
            </w:r>
            <w:proofErr w:type="spellStart"/>
            <w:r w:rsidRPr="009002B6">
              <w:rPr>
                <w:rFonts w:ascii="Times New Roman" w:hAnsi="Times New Roman" w:cs="Times New Roman"/>
              </w:rPr>
              <w:t>tidak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sesuai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form </w:t>
            </w:r>
            <w:proofErr w:type="spellStart"/>
            <w:r w:rsidRPr="009002B6">
              <w:rPr>
                <w:rFonts w:ascii="Times New Roman" w:hAnsi="Times New Roman" w:cs="Times New Roman"/>
              </w:rPr>
              <w:t>saat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di </w:t>
            </w:r>
            <w:proofErr w:type="spellStart"/>
            <w:r w:rsidRPr="009002B6">
              <w:rPr>
                <w:rFonts w:ascii="Times New Roman" w:hAnsi="Times New Roman" w:cs="Times New Roman"/>
              </w:rPr>
              <w:t>inputkan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, </w:t>
            </w:r>
            <w:proofErr w:type="spellStart"/>
            <w:r w:rsidRPr="009002B6">
              <w:rPr>
                <w:rFonts w:ascii="Times New Roman" w:hAnsi="Times New Roman" w:cs="Times New Roman"/>
              </w:rPr>
              <w:t>baik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melalui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keyboard </w:t>
            </w:r>
            <w:proofErr w:type="spellStart"/>
            <w:r w:rsidRPr="009002B6">
              <w:rPr>
                <w:rFonts w:ascii="Times New Roman" w:hAnsi="Times New Roman" w:cs="Times New Roman"/>
              </w:rPr>
              <w:t>atau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Copy &amp; Paste.</w:t>
            </w:r>
          </w:p>
          <w:p w14:paraId="72F4AFB0" w14:textId="77777777" w:rsidR="009002B6" w:rsidRPr="009002B6" w:rsidRDefault="009002B6" w:rsidP="005F18B9">
            <w:pPr>
              <w:pStyle w:val="ListParagraph"/>
              <w:numPr>
                <w:ilvl w:val="0"/>
                <w:numId w:val="36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Penginput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biaya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pencuri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masih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diinputk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manual.</w:t>
            </w:r>
          </w:p>
          <w:p w14:paraId="3004EB33" w14:textId="77777777" w:rsidR="009002B6" w:rsidRPr="009002B6" w:rsidRDefault="009002B6" w:rsidP="005F18B9">
            <w:pPr>
              <w:pStyle w:val="ListParagraph"/>
              <w:numPr>
                <w:ilvl w:val="0"/>
                <w:numId w:val="36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regulasi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besar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biaya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denda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47BFCB89" w14:textId="77777777" w:rsidR="009002B6" w:rsidRPr="009002B6" w:rsidRDefault="009002B6" w:rsidP="005F18B9">
            <w:pPr>
              <w:pStyle w:val="ListParagraph"/>
              <w:numPr>
                <w:ilvl w:val="0"/>
                <w:numId w:val="36"/>
              </w:numPr>
              <w:ind w:left="172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pemberitahu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pelangg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pencuri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air.</w:t>
            </w:r>
          </w:p>
        </w:tc>
        <w:tc>
          <w:tcPr>
            <w:tcW w:w="3119" w:type="dxa"/>
          </w:tcPr>
          <w:p w14:paraId="23F00F9A" w14:textId="77777777" w:rsidR="009002B6" w:rsidRPr="009002B6" w:rsidRDefault="009002B6" w:rsidP="005F18B9">
            <w:pPr>
              <w:pStyle w:val="ListParagraph"/>
              <w:numPr>
                <w:ilvl w:val="0"/>
                <w:numId w:val="37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</w:rPr>
              <w:t>Memperbaiki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inputan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yang di </w:t>
            </w:r>
            <w:proofErr w:type="spellStart"/>
            <w:r w:rsidRPr="009002B6">
              <w:rPr>
                <w:rFonts w:ascii="Times New Roman" w:hAnsi="Times New Roman" w:cs="Times New Roman"/>
              </w:rPr>
              <w:t>isi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oleh user dan </w:t>
            </w:r>
            <w:proofErr w:type="spellStart"/>
            <w:r w:rsidRPr="009002B6">
              <w:rPr>
                <w:rFonts w:ascii="Times New Roman" w:hAnsi="Times New Roman" w:cs="Times New Roman"/>
              </w:rPr>
              <w:t>membuat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kontrol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data </w:t>
            </w:r>
            <w:proofErr w:type="spellStart"/>
            <w:r w:rsidRPr="009002B6">
              <w:rPr>
                <w:rFonts w:ascii="Times New Roman" w:hAnsi="Times New Roman" w:cs="Times New Roman"/>
              </w:rPr>
              <w:t>saat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proses di </w:t>
            </w:r>
            <w:proofErr w:type="spellStart"/>
            <w:r w:rsidRPr="009002B6">
              <w:rPr>
                <w:rFonts w:ascii="Times New Roman" w:hAnsi="Times New Roman" w:cs="Times New Roman"/>
              </w:rPr>
              <w:t>dalam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system, </w:t>
            </w:r>
            <w:proofErr w:type="spellStart"/>
            <w:r w:rsidRPr="009002B6">
              <w:rPr>
                <w:rFonts w:ascii="Times New Roman" w:hAnsi="Times New Roman" w:cs="Times New Roman"/>
              </w:rPr>
              <w:t>untuk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mengantisipasi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data yang salah di </w:t>
            </w:r>
            <w:proofErr w:type="spellStart"/>
            <w:r w:rsidRPr="009002B6">
              <w:rPr>
                <w:rFonts w:ascii="Times New Roman" w:hAnsi="Times New Roman" w:cs="Times New Roman"/>
              </w:rPr>
              <w:t>inputkan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oleh user. Dan </w:t>
            </w:r>
            <w:proofErr w:type="spellStart"/>
            <w:r w:rsidRPr="009002B6">
              <w:rPr>
                <w:rFonts w:ascii="Times New Roman" w:hAnsi="Times New Roman" w:cs="Times New Roman"/>
              </w:rPr>
              <w:t>memberikan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alert </w:t>
            </w:r>
            <w:proofErr w:type="spellStart"/>
            <w:r w:rsidRPr="009002B6">
              <w:rPr>
                <w:rFonts w:ascii="Times New Roman" w:hAnsi="Times New Roman" w:cs="Times New Roman"/>
              </w:rPr>
              <w:t>kepada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user </w:t>
            </w:r>
            <w:proofErr w:type="spellStart"/>
            <w:r w:rsidRPr="009002B6">
              <w:rPr>
                <w:rFonts w:ascii="Times New Roman" w:hAnsi="Times New Roman" w:cs="Times New Roman"/>
              </w:rPr>
              <w:t>jika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data yang </w:t>
            </w:r>
            <w:proofErr w:type="spellStart"/>
            <w:r w:rsidRPr="009002B6">
              <w:rPr>
                <w:rFonts w:ascii="Times New Roman" w:hAnsi="Times New Roman" w:cs="Times New Roman"/>
              </w:rPr>
              <w:t>dimasukan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memang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salah.</w:t>
            </w:r>
          </w:p>
          <w:p w14:paraId="4B934FB3" w14:textId="77777777" w:rsidR="009002B6" w:rsidRPr="009002B6" w:rsidRDefault="009002B6" w:rsidP="005F18B9">
            <w:pPr>
              <w:pStyle w:val="ListParagraph"/>
              <w:numPr>
                <w:ilvl w:val="0"/>
                <w:numId w:val="37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</w:rPr>
              <w:t>Membuat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inputan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biaya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pencurian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tidak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bisa</w:t>
            </w:r>
            <w:proofErr w:type="spellEnd"/>
            <w:r w:rsidRPr="009002B6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</w:rPr>
              <w:t>diganti</w:t>
            </w:r>
            <w:proofErr w:type="spellEnd"/>
            <w:r w:rsidRPr="009002B6">
              <w:rPr>
                <w:rFonts w:ascii="Times New Roman" w:hAnsi="Times New Roman" w:cs="Times New Roman"/>
              </w:rPr>
              <w:t>.</w:t>
            </w:r>
          </w:p>
          <w:p w14:paraId="6D656E2D" w14:textId="77777777" w:rsidR="009002B6" w:rsidRPr="009002B6" w:rsidRDefault="009002B6" w:rsidP="005F18B9">
            <w:pPr>
              <w:pStyle w:val="ListParagraph"/>
              <w:numPr>
                <w:ilvl w:val="0"/>
                <w:numId w:val="37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regulasi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biaya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tertinggi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tiap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internal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6740A09E" w14:textId="77777777" w:rsidR="009002B6" w:rsidRPr="009002B6" w:rsidRDefault="009002B6" w:rsidP="005F18B9">
            <w:pPr>
              <w:pStyle w:val="ListParagraph"/>
              <w:numPr>
                <w:ilvl w:val="0"/>
                <w:numId w:val="37"/>
              </w:numPr>
              <w:ind w:left="170" w:hanging="219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SMS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Gateaway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memberitahuk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pelangg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pencuri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air.</w:t>
            </w:r>
          </w:p>
        </w:tc>
        <w:tc>
          <w:tcPr>
            <w:tcW w:w="2268" w:type="dxa"/>
          </w:tcPr>
          <w:p w14:paraId="355EB95F" w14:textId="77777777" w:rsidR="009002B6" w:rsidRPr="009002B6" w:rsidRDefault="009002B6" w:rsidP="005F18B9">
            <w:pPr>
              <w:pStyle w:val="ListParagraph"/>
              <w:numPr>
                <w:ilvl w:val="0"/>
                <w:numId w:val="38"/>
              </w:numPr>
              <w:ind w:left="169" w:hanging="218"/>
              <w:rPr>
                <w:rFonts w:ascii="Times New Roman" w:hAnsi="Times New Roman" w:cs="Times New Roman"/>
                <w:sz w:val="24"/>
                <w:szCs w:val="24"/>
              </w:rPr>
            </w:pPr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Masih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banyak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data yang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denga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isi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inputannya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0DFA418A" w14:textId="77777777" w:rsidR="009002B6" w:rsidRPr="009002B6" w:rsidRDefault="009002B6" w:rsidP="005F18B9">
            <w:pPr>
              <w:pStyle w:val="ListParagraph"/>
              <w:numPr>
                <w:ilvl w:val="0"/>
                <w:numId w:val="38"/>
              </w:numPr>
              <w:ind w:left="169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Besar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biaya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dimanipulasi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54B0FE4F" w14:textId="77777777" w:rsidR="009002B6" w:rsidRPr="009002B6" w:rsidRDefault="009002B6" w:rsidP="005F18B9">
            <w:pPr>
              <w:pStyle w:val="ListParagraph"/>
              <w:numPr>
                <w:ilvl w:val="0"/>
                <w:numId w:val="38"/>
              </w:numPr>
              <w:ind w:left="169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Regulasi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internal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belum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2518F8DD" w14:textId="77777777" w:rsidR="009002B6" w:rsidRPr="009002B6" w:rsidRDefault="009002B6" w:rsidP="005F18B9">
            <w:pPr>
              <w:pStyle w:val="ListParagraph"/>
              <w:numPr>
                <w:ilvl w:val="0"/>
                <w:numId w:val="38"/>
              </w:numPr>
              <w:ind w:left="169" w:hanging="218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Pelangg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sadar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>pencurian</w:t>
            </w:r>
            <w:proofErr w:type="spellEnd"/>
            <w:r w:rsidRPr="009002B6">
              <w:rPr>
                <w:rFonts w:ascii="Times New Roman" w:hAnsi="Times New Roman" w:cs="Times New Roman"/>
                <w:sz w:val="24"/>
                <w:szCs w:val="24"/>
              </w:rPr>
              <w:t xml:space="preserve"> air.</w:t>
            </w:r>
          </w:p>
        </w:tc>
      </w:tr>
    </w:tbl>
    <w:p w14:paraId="5D2FC6D8" w14:textId="3D42A86C" w:rsidR="009002B6" w:rsidRPr="00594D0E" w:rsidRDefault="00594D0E" w:rsidP="00594D0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61" w:name="_Toc18389899"/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bel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4.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Tabel_4. \* ARABIC </w:instrTex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9</w:t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nalisa </w:t>
      </w:r>
      <w:proofErr w:type="spellStart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curian</w:t>
      </w:r>
      <w:proofErr w:type="spellEnd"/>
      <w:r w:rsidRPr="00594D0E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</w:t>
      </w:r>
      <w:bookmarkEnd w:id="61"/>
    </w:p>
    <w:p w14:paraId="7CA186CB" w14:textId="77777777" w:rsidR="009002B6" w:rsidRDefault="009002B6" w:rsidP="005F18B9">
      <w:pPr>
        <w:pStyle w:val="ListParagraph"/>
        <w:numPr>
          <w:ilvl w:val="3"/>
          <w:numId w:val="38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4198DEA" w14:textId="2A8DBF94" w:rsidR="00BC7387" w:rsidRPr="00BC7387" w:rsidRDefault="009002B6" w:rsidP="005F18B9">
      <w:pPr>
        <w:pStyle w:val="Heading4"/>
        <w:numPr>
          <w:ilvl w:val="3"/>
          <w:numId w:val="37"/>
        </w:numPr>
      </w:pPr>
      <w:r w:rsidRPr="009002B6">
        <w:lastRenderedPageBreak/>
        <w:t xml:space="preserve">Flowchart </w:t>
      </w:r>
      <w:proofErr w:type="spellStart"/>
      <w:r w:rsidRPr="009002B6">
        <w:t>Baru</w:t>
      </w:r>
      <w:proofErr w:type="spellEnd"/>
      <w:r w:rsidRPr="009002B6">
        <w:t xml:space="preserve"> </w:t>
      </w:r>
      <w:proofErr w:type="spellStart"/>
      <w:r w:rsidRPr="009002B6">
        <w:t>Layanan</w:t>
      </w:r>
      <w:proofErr w:type="spellEnd"/>
      <w:r w:rsidRPr="009002B6">
        <w:t xml:space="preserve"> </w:t>
      </w:r>
      <w:proofErr w:type="spellStart"/>
      <w:r w:rsidRPr="009002B6">
        <w:t>Pencurian</w:t>
      </w:r>
      <w:proofErr w:type="spellEnd"/>
      <w:r w:rsidRPr="009002B6">
        <w:t xml:space="preserve"> Air</w:t>
      </w:r>
    </w:p>
    <w:p w14:paraId="3DEB9C01" w14:textId="77777777" w:rsidR="009002B6" w:rsidRDefault="009002B6" w:rsidP="009002B6">
      <w:pPr>
        <w:pStyle w:val="ListParagraph"/>
        <w:spacing w:line="24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8F5905D" w14:textId="1971FF16" w:rsidR="009002B6" w:rsidRDefault="009002B6" w:rsidP="009002B6">
      <w:pPr>
        <w:pStyle w:val="ListParagraph"/>
        <w:spacing w:line="24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E014702" wp14:editId="64AB448F">
            <wp:extent cx="2339439" cy="4299245"/>
            <wp:effectExtent l="0" t="0" r="3810" b="635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5624" cy="43106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3375D9" w14:textId="45B9D437" w:rsidR="009002B6" w:rsidRPr="001C207F" w:rsidRDefault="001C207F" w:rsidP="001C207F">
      <w:pPr>
        <w:pStyle w:val="Caption"/>
        <w:ind w:firstLine="720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62" w:name="_Toc18438322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</w:t>
      </w:r>
      <w:r w:rsidR="0012246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.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11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Flowchart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Baru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Layan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curi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</w:t>
      </w:r>
      <w:bookmarkEnd w:id="62"/>
    </w:p>
    <w:p w14:paraId="3ED3CCE0" w14:textId="77777777" w:rsidR="009002B6" w:rsidRDefault="009002B6" w:rsidP="00594D0E">
      <w:pPr>
        <w:pStyle w:val="ListParagraph"/>
        <w:spacing w:line="240" w:lineRule="auto"/>
        <w:ind w:left="1080"/>
        <w:rPr>
          <w:rFonts w:ascii="Times New Roman" w:hAnsi="Times New Roman" w:cs="Times New Roman"/>
          <w:sz w:val="24"/>
          <w:szCs w:val="24"/>
        </w:rPr>
      </w:pPr>
    </w:p>
    <w:p w14:paraId="4553C05D" w14:textId="3E3CD568" w:rsidR="009002B6" w:rsidRDefault="009002B6" w:rsidP="008A59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6BAFEFF5" w14:textId="77777777" w:rsidR="009002B6" w:rsidRDefault="009002B6" w:rsidP="008A59F4">
      <w:pPr>
        <w:spacing w:line="360" w:lineRule="auto"/>
        <w:ind w:left="993" w:firstLine="447"/>
        <w:jc w:val="both"/>
        <w:rPr>
          <w:rFonts w:ascii="Times New Roman" w:hAnsi="Times New Roman" w:cs="Times New Roman"/>
          <w:sz w:val="24"/>
          <w:szCs w:val="24"/>
        </w:rPr>
      </w:pPr>
      <w:r w:rsidRPr="009002B6">
        <w:rPr>
          <w:rFonts w:ascii="Times New Roman" w:hAnsi="Times New Roman" w:cs="Times New Roman"/>
          <w:sz w:val="24"/>
          <w:szCs w:val="24"/>
        </w:rPr>
        <w:t xml:space="preserve">Flowchart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ID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ir.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imas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ir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asif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mana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rbesar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iken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lastRenderedPageBreak/>
        <w:t>dibayar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mas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esar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debit air yang di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cur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iproses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esar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ibayar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(Total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= Debit air (m</w:t>
      </w:r>
      <w:r w:rsidRPr="009002B6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9002B6">
        <w:rPr>
          <w:rFonts w:ascii="Times New Roman" w:hAnsi="Times New Roman" w:cs="Times New Roman"/>
          <w:sz w:val="24"/>
          <w:szCs w:val="24"/>
        </w:rPr>
        <w:t xml:space="preserve">) * internal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rtingg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Rp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)). Setelah data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ris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irim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ms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ir.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rah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unas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unas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ir. Setelah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ops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au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iarah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utus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Rampung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>.</w:t>
      </w:r>
    </w:p>
    <w:p w14:paraId="50EDA3CB" w14:textId="7205BDA8" w:rsidR="009002B6" w:rsidRPr="009002B6" w:rsidRDefault="009002B6" w:rsidP="005F18B9">
      <w:pPr>
        <w:pStyle w:val="ListParagraph"/>
        <w:numPr>
          <w:ilvl w:val="0"/>
          <w:numId w:val="12"/>
        </w:numPr>
        <w:spacing w:line="48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r w:rsidRPr="009002B6">
        <w:rPr>
          <w:rFonts w:ascii="Arial" w:hAnsi="Arial" w:cs="Arial"/>
          <w:b/>
          <w:bCs/>
          <w:sz w:val="24"/>
          <w:szCs w:val="24"/>
        </w:rPr>
        <w:t xml:space="preserve">Flowchart </w:t>
      </w:r>
      <w:proofErr w:type="spellStart"/>
      <w:r w:rsidRPr="009002B6">
        <w:rPr>
          <w:rFonts w:ascii="Arial" w:hAnsi="Arial" w:cs="Arial"/>
          <w:b/>
          <w:bCs/>
          <w:sz w:val="24"/>
          <w:szCs w:val="24"/>
        </w:rPr>
        <w:t>jika</w:t>
      </w:r>
      <w:proofErr w:type="spellEnd"/>
      <w:r w:rsidRPr="009002B6">
        <w:rPr>
          <w:rFonts w:ascii="Arial" w:hAnsi="Arial" w:cs="Arial"/>
          <w:b/>
          <w:bCs/>
          <w:sz w:val="24"/>
          <w:szCs w:val="24"/>
        </w:rPr>
        <w:t xml:space="preserve"> </w:t>
      </w:r>
      <w:proofErr w:type="spellStart"/>
      <w:r w:rsidRPr="009002B6">
        <w:rPr>
          <w:rFonts w:ascii="Arial" w:hAnsi="Arial" w:cs="Arial"/>
          <w:b/>
          <w:bCs/>
          <w:sz w:val="24"/>
          <w:szCs w:val="24"/>
        </w:rPr>
        <w:t>melakukan</w:t>
      </w:r>
      <w:proofErr w:type="spellEnd"/>
      <w:r w:rsidRPr="009002B6">
        <w:rPr>
          <w:rFonts w:ascii="Arial" w:hAnsi="Arial" w:cs="Arial"/>
          <w:b/>
          <w:bCs/>
          <w:sz w:val="24"/>
          <w:szCs w:val="24"/>
        </w:rPr>
        <w:t xml:space="preserve"> </w:t>
      </w:r>
      <w:proofErr w:type="spellStart"/>
      <w:r w:rsidRPr="009002B6">
        <w:rPr>
          <w:rFonts w:ascii="Arial" w:hAnsi="Arial" w:cs="Arial"/>
          <w:b/>
          <w:bCs/>
          <w:sz w:val="24"/>
          <w:szCs w:val="24"/>
        </w:rPr>
        <w:t>pengaktifan</w:t>
      </w:r>
      <w:proofErr w:type="spellEnd"/>
      <w:r w:rsidRPr="009002B6">
        <w:rPr>
          <w:rFonts w:ascii="Arial" w:hAnsi="Arial" w:cs="Arial"/>
          <w:b/>
          <w:bCs/>
          <w:sz w:val="24"/>
          <w:szCs w:val="24"/>
        </w:rPr>
        <w:t xml:space="preserve"> </w:t>
      </w:r>
      <w:proofErr w:type="spellStart"/>
      <w:r w:rsidRPr="009002B6">
        <w:rPr>
          <w:rFonts w:ascii="Arial" w:hAnsi="Arial" w:cs="Arial"/>
          <w:b/>
          <w:bCs/>
          <w:sz w:val="24"/>
          <w:szCs w:val="24"/>
        </w:rPr>
        <w:t>kembali</w:t>
      </w:r>
      <w:proofErr w:type="spellEnd"/>
      <w:r w:rsidRPr="009002B6">
        <w:rPr>
          <w:rFonts w:ascii="Arial" w:hAnsi="Arial" w:cs="Arial"/>
          <w:b/>
          <w:bCs/>
          <w:sz w:val="24"/>
          <w:szCs w:val="24"/>
        </w:rPr>
        <w:t xml:space="preserve">, </w:t>
      </w:r>
      <w:proofErr w:type="spellStart"/>
      <w:r w:rsidRPr="009002B6">
        <w:rPr>
          <w:rFonts w:ascii="Arial" w:hAnsi="Arial" w:cs="Arial"/>
          <w:b/>
          <w:bCs/>
          <w:sz w:val="24"/>
          <w:szCs w:val="24"/>
        </w:rPr>
        <w:t>namun</w:t>
      </w:r>
      <w:proofErr w:type="spellEnd"/>
      <w:r w:rsidRPr="009002B6">
        <w:rPr>
          <w:rFonts w:ascii="Arial" w:hAnsi="Arial" w:cs="Arial"/>
          <w:b/>
          <w:bCs/>
          <w:sz w:val="24"/>
          <w:szCs w:val="24"/>
        </w:rPr>
        <w:t xml:space="preserve"> </w:t>
      </w:r>
      <w:proofErr w:type="spellStart"/>
      <w:r w:rsidRPr="009002B6">
        <w:rPr>
          <w:rFonts w:ascii="Arial" w:hAnsi="Arial" w:cs="Arial"/>
          <w:b/>
          <w:bCs/>
          <w:sz w:val="24"/>
          <w:szCs w:val="24"/>
        </w:rPr>
        <w:t>melakukan</w:t>
      </w:r>
      <w:proofErr w:type="spellEnd"/>
      <w:r w:rsidRPr="009002B6">
        <w:rPr>
          <w:rFonts w:ascii="Arial" w:hAnsi="Arial" w:cs="Arial"/>
          <w:b/>
          <w:bCs/>
          <w:sz w:val="24"/>
          <w:szCs w:val="24"/>
        </w:rPr>
        <w:t xml:space="preserve"> </w:t>
      </w:r>
      <w:proofErr w:type="spellStart"/>
      <w:r w:rsidRPr="009002B6">
        <w:rPr>
          <w:rFonts w:ascii="Arial" w:hAnsi="Arial" w:cs="Arial"/>
          <w:b/>
          <w:bCs/>
          <w:sz w:val="24"/>
          <w:szCs w:val="24"/>
        </w:rPr>
        <w:t>pencurian</w:t>
      </w:r>
      <w:proofErr w:type="spellEnd"/>
      <w:r w:rsidRPr="009002B6">
        <w:rPr>
          <w:rFonts w:ascii="Arial" w:hAnsi="Arial" w:cs="Arial"/>
          <w:b/>
          <w:bCs/>
          <w:sz w:val="24"/>
          <w:szCs w:val="24"/>
        </w:rPr>
        <w:t xml:space="preserve"> air</w:t>
      </w:r>
    </w:p>
    <w:p w14:paraId="6149BAE2" w14:textId="5B42091B" w:rsidR="009002B6" w:rsidRDefault="009002B6" w:rsidP="009002B6">
      <w:pPr>
        <w:pStyle w:val="ListParagraph"/>
        <w:ind w:left="993"/>
        <w:jc w:val="both"/>
        <w:rPr>
          <w:rFonts w:ascii="Arial" w:hAnsi="Arial" w:cs="Arial"/>
          <w:b/>
          <w:bCs/>
          <w:sz w:val="24"/>
          <w:szCs w:val="24"/>
        </w:rPr>
      </w:pPr>
    </w:p>
    <w:p w14:paraId="0F6441BB" w14:textId="77777777" w:rsidR="009002B6" w:rsidRDefault="009002B6" w:rsidP="009002B6">
      <w:pPr>
        <w:pStyle w:val="ListParagraph"/>
        <w:ind w:left="993"/>
        <w:jc w:val="both"/>
        <w:rPr>
          <w:rFonts w:ascii="Arial" w:hAnsi="Arial" w:cs="Arial"/>
          <w:b/>
          <w:bCs/>
          <w:sz w:val="24"/>
          <w:szCs w:val="24"/>
        </w:rPr>
      </w:pPr>
    </w:p>
    <w:p w14:paraId="045CD3A3" w14:textId="143A4C26" w:rsidR="009002B6" w:rsidRDefault="009002B6" w:rsidP="009002B6">
      <w:pPr>
        <w:pStyle w:val="ListParagraph"/>
        <w:ind w:left="99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B7C418A" wp14:editId="7475837B">
            <wp:extent cx="3805546" cy="2422567"/>
            <wp:effectExtent l="0" t="0" r="508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5963" cy="24291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87FD89" w14:textId="14774208" w:rsidR="009002B6" w:rsidRDefault="009002B6" w:rsidP="009002B6">
      <w:pPr>
        <w:pStyle w:val="ListParagraph"/>
        <w:ind w:left="993"/>
        <w:jc w:val="both"/>
        <w:rPr>
          <w:rFonts w:ascii="Times New Roman" w:hAnsi="Times New Roman" w:cs="Times New Roman"/>
          <w:sz w:val="24"/>
          <w:szCs w:val="24"/>
        </w:rPr>
      </w:pPr>
    </w:p>
    <w:p w14:paraId="3E2CF357" w14:textId="23C1D645" w:rsidR="009002B6" w:rsidRPr="001C207F" w:rsidRDefault="001C207F" w:rsidP="001C207F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63" w:name="_Toc18438323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</w:t>
      </w:r>
      <w:r w:rsidR="0012246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.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12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Flowchart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gaktif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Kembali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namu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melakuk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curi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</w:t>
      </w:r>
      <w:bookmarkEnd w:id="63"/>
    </w:p>
    <w:p w14:paraId="535BC70F" w14:textId="77777777" w:rsidR="009002B6" w:rsidRPr="009002B6" w:rsidRDefault="009002B6" w:rsidP="008A59F4">
      <w:pPr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002B6">
        <w:rPr>
          <w:rFonts w:ascii="Times New Roman" w:hAnsi="Times New Roman" w:cs="Times New Roman"/>
          <w:sz w:val="24"/>
          <w:szCs w:val="24"/>
        </w:rPr>
        <w:lastRenderedPageBreak/>
        <w:t>Penjelas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>:</w:t>
      </w:r>
    </w:p>
    <w:p w14:paraId="02F078F9" w14:textId="5144202A" w:rsidR="009002B6" w:rsidRDefault="009002B6" w:rsidP="008A59F4">
      <w:pPr>
        <w:spacing w:line="360" w:lineRule="auto"/>
        <w:ind w:left="1134" w:firstLine="306"/>
        <w:jc w:val="both"/>
        <w:rPr>
          <w:rFonts w:ascii="Times New Roman" w:hAnsi="Times New Roman" w:cs="Times New Roman"/>
          <w:sz w:val="24"/>
          <w:szCs w:val="24"/>
        </w:rPr>
      </w:pPr>
      <w:r w:rsidRPr="009002B6">
        <w:rPr>
          <w:rFonts w:ascii="Times New Roman" w:hAnsi="Times New Roman" w:cs="Times New Roman"/>
          <w:sz w:val="24"/>
          <w:szCs w:val="24"/>
        </w:rPr>
        <w:t xml:space="preserve">Flowchart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nginput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ID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iste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ir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lert dan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ngarah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ir. 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mball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, Serta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mbayar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curi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Air,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Pengaktifan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02B6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9002B6">
        <w:rPr>
          <w:rFonts w:ascii="Times New Roman" w:hAnsi="Times New Roman" w:cs="Times New Roman"/>
          <w:sz w:val="24"/>
          <w:szCs w:val="24"/>
        </w:rPr>
        <w:t>.</w:t>
      </w:r>
    </w:p>
    <w:p w14:paraId="178D1635" w14:textId="1A99A069" w:rsidR="009002B6" w:rsidRDefault="009002B6" w:rsidP="009002B6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7EEC359" w14:textId="08C6DF13" w:rsidR="009002B6" w:rsidRDefault="009002B6" w:rsidP="005F18B9">
      <w:pPr>
        <w:pStyle w:val="ListParagraph"/>
        <w:numPr>
          <w:ilvl w:val="0"/>
          <w:numId w:val="12"/>
        </w:numPr>
        <w:ind w:left="1418"/>
        <w:jc w:val="both"/>
        <w:rPr>
          <w:rFonts w:ascii="Arial" w:hAnsi="Arial" w:cs="Arial"/>
          <w:b/>
          <w:bCs/>
          <w:sz w:val="24"/>
          <w:szCs w:val="24"/>
        </w:rPr>
      </w:pPr>
      <w:r w:rsidRPr="009002B6">
        <w:rPr>
          <w:rFonts w:ascii="Arial" w:hAnsi="Arial" w:cs="Arial"/>
          <w:b/>
          <w:bCs/>
          <w:sz w:val="24"/>
          <w:szCs w:val="24"/>
        </w:rPr>
        <w:t xml:space="preserve">Alert </w:t>
      </w:r>
      <w:proofErr w:type="spellStart"/>
      <w:r w:rsidRPr="009002B6">
        <w:rPr>
          <w:rFonts w:ascii="Arial" w:hAnsi="Arial" w:cs="Arial"/>
          <w:b/>
          <w:bCs/>
          <w:sz w:val="24"/>
          <w:szCs w:val="24"/>
        </w:rPr>
        <w:t>Pencurian</w:t>
      </w:r>
      <w:proofErr w:type="spellEnd"/>
      <w:r w:rsidRPr="009002B6">
        <w:rPr>
          <w:rFonts w:ascii="Arial" w:hAnsi="Arial" w:cs="Arial"/>
          <w:b/>
          <w:bCs/>
          <w:sz w:val="24"/>
          <w:szCs w:val="24"/>
        </w:rPr>
        <w:t xml:space="preserve"> Air pada </w:t>
      </w:r>
      <w:proofErr w:type="spellStart"/>
      <w:r w:rsidRPr="009002B6">
        <w:rPr>
          <w:rFonts w:ascii="Arial" w:hAnsi="Arial" w:cs="Arial"/>
          <w:b/>
          <w:bCs/>
          <w:sz w:val="24"/>
          <w:szCs w:val="24"/>
        </w:rPr>
        <w:t>Pengaktifan</w:t>
      </w:r>
      <w:proofErr w:type="spellEnd"/>
      <w:r w:rsidRPr="009002B6">
        <w:rPr>
          <w:rFonts w:ascii="Arial" w:hAnsi="Arial" w:cs="Arial"/>
          <w:b/>
          <w:bCs/>
          <w:sz w:val="24"/>
          <w:szCs w:val="24"/>
        </w:rPr>
        <w:t xml:space="preserve"> </w:t>
      </w:r>
      <w:proofErr w:type="spellStart"/>
      <w:r w:rsidRPr="009002B6">
        <w:rPr>
          <w:rFonts w:ascii="Arial" w:hAnsi="Arial" w:cs="Arial"/>
          <w:b/>
          <w:bCs/>
          <w:sz w:val="24"/>
          <w:szCs w:val="24"/>
        </w:rPr>
        <w:t>Kembali</w:t>
      </w:r>
      <w:proofErr w:type="spellEnd"/>
    </w:p>
    <w:p w14:paraId="50689A2B" w14:textId="77777777" w:rsidR="009002B6" w:rsidRDefault="009002B6" w:rsidP="009002B6">
      <w:pPr>
        <w:pStyle w:val="ListParagraph"/>
        <w:ind w:left="1418"/>
        <w:jc w:val="both"/>
        <w:rPr>
          <w:rFonts w:ascii="Arial" w:hAnsi="Arial" w:cs="Arial"/>
          <w:b/>
          <w:bCs/>
          <w:sz w:val="24"/>
          <w:szCs w:val="24"/>
        </w:rPr>
      </w:pPr>
    </w:p>
    <w:p w14:paraId="1CA2167B" w14:textId="6BE980C5" w:rsidR="009002B6" w:rsidRDefault="009002B6" w:rsidP="009002B6">
      <w:pPr>
        <w:pStyle w:val="ListParagraph"/>
        <w:ind w:left="1418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noProof/>
          <w:sz w:val="24"/>
          <w:szCs w:val="24"/>
        </w:rPr>
        <w:drawing>
          <wp:inline distT="0" distB="0" distL="0" distR="0" wp14:anchorId="48076619" wp14:editId="4A18C621">
            <wp:extent cx="3871356" cy="143642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910" cy="14492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FDE971" w14:textId="3D1FF71E" w:rsidR="008A59F4" w:rsidRPr="001C207F" w:rsidRDefault="001C207F" w:rsidP="001C207F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sz w:val="24"/>
          <w:szCs w:val="24"/>
        </w:rPr>
      </w:pPr>
      <w:bookmarkStart w:id="64" w:name="_Toc18438324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</w:t>
      </w:r>
      <w:r w:rsidR="00122465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.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13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lert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curi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</w:t>
      </w:r>
      <w:bookmarkEnd w:id="64"/>
      <w:r w:rsidR="008A59F4" w:rsidRPr="001C207F">
        <w:rPr>
          <w:rFonts w:ascii="Times New Roman" w:hAnsi="Times New Roman" w:cs="Times New Roman"/>
          <w:b/>
          <w:bCs/>
          <w:i w:val="0"/>
          <w:iCs w:val="0"/>
          <w:sz w:val="24"/>
          <w:szCs w:val="24"/>
        </w:rPr>
        <w:br w:type="page"/>
      </w:r>
    </w:p>
    <w:p w14:paraId="2BEBC790" w14:textId="77777777" w:rsidR="009002B6" w:rsidRPr="009002B6" w:rsidRDefault="009002B6" w:rsidP="009002B6">
      <w:pPr>
        <w:pStyle w:val="ListParagraph"/>
        <w:ind w:left="1418"/>
        <w:jc w:val="both"/>
        <w:rPr>
          <w:rFonts w:ascii="Arial" w:hAnsi="Arial" w:cs="Arial"/>
          <w:b/>
          <w:bCs/>
          <w:sz w:val="24"/>
          <w:szCs w:val="24"/>
        </w:rPr>
      </w:pPr>
    </w:p>
    <w:p w14:paraId="12AB959E" w14:textId="77777777" w:rsidR="009002B6" w:rsidRPr="009002B6" w:rsidRDefault="009002B6" w:rsidP="009002B6">
      <w:pPr>
        <w:pStyle w:val="ListParagraph"/>
        <w:ind w:left="2160"/>
        <w:jc w:val="both"/>
        <w:rPr>
          <w:rFonts w:ascii="Times New Roman" w:hAnsi="Times New Roman" w:cs="Times New Roman"/>
          <w:sz w:val="24"/>
          <w:szCs w:val="24"/>
        </w:rPr>
      </w:pPr>
    </w:p>
    <w:p w14:paraId="7DA7BF58" w14:textId="6563C88A" w:rsidR="00BC7387" w:rsidRPr="00BC7387" w:rsidRDefault="009002B6" w:rsidP="005F18B9">
      <w:pPr>
        <w:pStyle w:val="Heading4"/>
        <w:numPr>
          <w:ilvl w:val="3"/>
          <w:numId w:val="37"/>
        </w:numPr>
      </w:pPr>
      <w:r w:rsidRPr="009002B6">
        <w:t xml:space="preserve">Prototype </w:t>
      </w:r>
      <w:proofErr w:type="spellStart"/>
      <w:r w:rsidRPr="009002B6">
        <w:t>Baru</w:t>
      </w:r>
      <w:proofErr w:type="spellEnd"/>
      <w:r w:rsidRPr="009002B6">
        <w:t xml:space="preserve"> </w:t>
      </w:r>
      <w:proofErr w:type="spellStart"/>
      <w:r w:rsidRPr="009002B6">
        <w:t>Layanan</w:t>
      </w:r>
      <w:proofErr w:type="spellEnd"/>
      <w:r w:rsidRPr="009002B6">
        <w:t xml:space="preserve"> </w:t>
      </w:r>
      <w:proofErr w:type="spellStart"/>
      <w:r w:rsidRPr="009002B6">
        <w:t>Pencurian</w:t>
      </w:r>
      <w:proofErr w:type="spellEnd"/>
      <w:r w:rsidRPr="009002B6">
        <w:t xml:space="preserve"> Air</w:t>
      </w:r>
    </w:p>
    <w:p w14:paraId="49FCF334" w14:textId="77777777" w:rsidR="009002B6" w:rsidRDefault="009002B6" w:rsidP="009002B6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14:paraId="2144EA9E" w14:textId="77777777" w:rsidR="009002B6" w:rsidRDefault="009002B6" w:rsidP="009002B6">
      <w:pPr>
        <w:pStyle w:val="ListParagraph"/>
        <w:spacing w:line="24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78F95FB" wp14:editId="7628AC33">
            <wp:extent cx="4006309" cy="2374900"/>
            <wp:effectExtent l="0" t="0" r="0" b="635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9272" cy="2382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491E00" w14:textId="77777777" w:rsidR="004443A1" w:rsidRDefault="001C207F" w:rsidP="001C207F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</w:pPr>
      <w:bookmarkStart w:id="65" w:name="_Toc18438325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.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14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Prototype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Baru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Layan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curi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</w:t>
      </w:r>
      <w:bookmarkEnd w:id="65"/>
    </w:p>
    <w:p w14:paraId="0AD43AE5" w14:textId="77777777" w:rsidR="004443A1" w:rsidRDefault="004443A1" w:rsidP="001C207F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4"/>
          <w:szCs w:val="24"/>
        </w:rPr>
      </w:pPr>
    </w:p>
    <w:p w14:paraId="4DAFCD76" w14:textId="7E5614CE" w:rsidR="000D7363" w:rsidRPr="001C207F" w:rsidRDefault="004443A1" w:rsidP="004443A1">
      <w:pPr>
        <w:pStyle w:val="Caption"/>
        <w:ind w:left="1134"/>
        <w:rPr>
          <w:rFonts w:ascii="Times New Roman" w:hAnsi="Times New Roman" w:cs="Times New Roman"/>
          <w:b/>
          <w:bCs/>
          <w:i w:val="0"/>
          <w:iCs w:val="0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Pada </w:t>
      </w:r>
      <w:r w:rsidRPr="004443A1">
        <w:rPr>
          <w:rFonts w:ascii="Times New Roman" w:hAnsi="Times New Roman" w:cs="Times New Roman"/>
          <w:color w:val="000000" w:themeColor="text1"/>
          <w:sz w:val="24"/>
          <w:szCs w:val="24"/>
        </w:rPr>
        <w:t>prototype</w:t>
      </w:r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Pencurian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Air,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biaya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berubah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air yang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diinputkan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golongan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i w:val="0"/>
          <w:iCs w:val="0"/>
          <w:color w:val="000000" w:themeColor="text1"/>
          <w:sz w:val="24"/>
          <w:szCs w:val="24"/>
        </w:rPr>
        <w:t>.</w:t>
      </w:r>
      <w:r w:rsidR="000D7363" w:rsidRPr="001C207F">
        <w:rPr>
          <w:rFonts w:ascii="Times New Roman" w:hAnsi="Times New Roman" w:cs="Times New Roman"/>
          <w:b/>
          <w:bCs/>
          <w:i w:val="0"/>
          <w:iCs w:val="0"/>
          <w:sz w:val="24"/>
          <w:szCs w:val="24"/>
        </w:rPr>
        <w:br w:type="page"/>
      </w:r>
    </w:p>
    <w:p w14:paraId="0CE5F339" w14:textId="2A559E7B" w:rsidR="00BC7387" w:rsidRPr="00BC7387" w:rsidRDefault="000D7363" w:rsidP="005F18B9">
      <w:pPr>
        <w:pStyle w:val="Heading3"/>
        <w:numPr>
          <w:ilvl w:val="2"/>
          <w:numId w:val="37"/>
        </w:numPr>
        <w:spacing w:line="360" w:lineRule="auto"/>
      </w:pPr>
      <w:bookmarkStart w:id="66" w:name="_Toc18437319"/>
      <w:r>
        <w:lastRenderedPageBreak/>
        <w:t xml:space="preserve">Track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Pelayanan</w:t>
      </w:r>
      <w:proofErr w:type="spellEnd"/>
      <w:r>
        <w:t xml:space="preserve"> </w:t>
      </w:r>
      <w:proofErr w:type="spellStart"/>
      <w:r>
        <w:t>Lainnya</w:t>
      </w:r>
      <w:bookmarkEnd w:id="66"/>
      <w:proofErr w:type="spellEnd"/>
    </w:p>
    <w:p w14:paraId="61DF2BCC" w14:textId="77777777" w:rsidR="000D7363" w:rsidRDefault="000D7363" w:rsidP="008A59F4">
      <w:pPr>
        <w:pStyle w:val="ListParagraph"/>
        <w:spacing w:line="360" w:lineRule="auto"/>
        <w:ind w:left="851" w:firstLine="22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le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rack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l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Track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a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rack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a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1DE1C628" w14:textId="77777777" w:rsidR="000D7363" w:rsidRDefault="000D7363" w:rsidP="008A59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E693FAA" w14:textId="7B2A6E53" w:rsidR="00BC7387" w:rsidRPr="00BC7387" w:rsidRDefault="000D7363" w:rsidP="005F18B9">
      <w:pPr>
        <w:pStyle w:val="Heading4"/>
        <w:numPr>
          <w:ilvl w:val="3"/>
          <w:numId w:val="37"/>
        </w:numPr>
      </w:pPr>
      <w:r>
        <w:t xml:space="preserve">Track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Pengaktifan</w:t>
      </w:r>
      <w:proofErr w:type="spellEnd"/>
      <w:r>
        <w:t xml:space="preserve"> </w:t>
      </w:r>
      <w:proofErr w:type="spellStart"/>
      <w:r>
        <w:t>Kembali</w:t>
      </w:r>
      <w:proofErr w:type="spellEnd"/>
    </w:p>
    <w:p w14:paraId="346D41AB" w14:textId="7E78592E" w:rsidR="000D7363" w:rsidRDefault="000D7363" w:rsidP="008A59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67B820F" wp14:editId="73AE82C3">
            <wp:extent cx="4224124" cy="2790701"/>
            <wp:effectExtent l="0" t="0" r="508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4341" cy="27974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74CEC7" w14:textId="4407EA39" w:rsidR="000D7363" w:rsidRPr="001C207F" w:rsidRDefault="001C207F" w:rsidP="001C207F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67" w:name="_Toc18438326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.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15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Track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langg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gaktif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Kembali</w:t>
      </w:r>
      <w:bookmarkEnd w:id="67"/>
      <w:proofErr w:type="spellEnd"/>
    </w:p>
    <w:p w14:paraId="1FB7A391" w14:textId="69379BA6" w:rsidR="00973235" w:rsidRDefault="00973235" w:rsidP="008A59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55B1ECD" w14:textId="77777777" w:rsidR="000D7363" w:rsidRDefault="000D7363" w:rsidP="008A59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11907D52" w14:textId="099D551B" w:rsidR="00BC7387" w:rsidRPr="00BC7387" w:rsidRDefault="000D7363" w:rsidP="005F18B9">
      <w:pPr>
        <w:pStyle w:val="Heading4"/>
        <w:numPr>
          <w:ilvl w:val="3"/>
          <w:numId w:val="37"/>
        </w:numPr>
      </w:pPr>
      <w:r>
        <w:t xml:space="preserve">Track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Balik</w:t>
      </w:r>
      <w:proofErr w:type="spellEnd"/>
      <w:r>
        <w:t xml:space="preserve"> Nama</w:t>
      </w:r>
    </w:p>
    <w:p w14:paraId="634EF430" w14:textId="77777777" w:rsidR="000D7363" w:rsidRDefault="000D7363" w:rsidP="008A59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E2CFF09" wp14:editId="1C8D5CB8">
            <wp:extent cx="4222800" cy="2789827"/>
            <wp:effectExtent l="0" t="0" r="635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4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2800" cy="2789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7F0454" w14:textId="51508D9E" w:rsidR="000D7363" w:rsidRPr="001C207F" w:rsidRDefault="001C207F" w:rsidP="001C207F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68" w:name="_Toc18438327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.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16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Track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langg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Balik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Nama</w:t>
      </w:r>
      <w:bookmarkEnd w:id="68"/>
    </w:p>
    <w:p w14:paraId="2A8B7376" w14:textId="77777777" w:rsidR="001C207F" w:rsidRDefault="001C207F" w:rsidP="008A59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4077E236" w14:textId="3FFC7A39" w:rsidR="00BC7387" w:rsidRPr="00BC7387" w:rsidRDefault="000D7363" w:rsidP="005F18B9">
      <w:pPr>
        <w:pStyle w:val="Heading4"/>
        <w:numPr>
          <w:ilvl w:val="3"/>
          <w:numId w:val="37"/>
        </w:numPr>
      </w:pPr>
      <w:r>
        <w:t xml:space="preserve">Track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Pindah</w:t>
      </w:r>
      <w:proofErr w:type="spellEnd"/>
      <w:r>
        <w:t xml:space="preserve"> Meter</w:t>
      </w:r>
    </w:p>
    <w:p w14:paraId="3C1F4C9A" w14:textId="77777777" w:rsidR="000D7363" w:rsidRDefault="000D7363" w:rsidP="008A59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BEE3ADC" wp14:editId="76CE33AA">
            <wp:extent cx="4222800" cy="2789827"/>
            <wp:effectExtent l="0" t="0" r="635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4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2800" cy="2789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236C10" w14:textId="764E811F" w:rsidR="000D7363" w:rsidRPr="001C207F" w:rsidRDefault="001C207F" w:rsidP="001C207F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69" w:name="_Toc18438328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.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17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Track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langg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indah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Meter</w:t>
      </w:r>
      <w:bookmarkEnd w:id="69"/>
    </w:p>
    <w:p w14:paraId="63D4C8F9" w14:textId="30DF4B9F" w:rsidR="00BC7387" w:rsidRPr="00BC7387" w:rsidRDefault="000D7363" w:rsidP="005F18B9">
      <w:pPr>
        <w:pStyle w:val="Heading4"/>
        <w:numPr>
          <w:ilvl w:val="3"/>
          <w:numId w:val="37"/>
        </w:numPr>
      </w:pPr>
      <w:r>
        <w:lastRenderedPageBreak/>
        <w:t xml:space="preserve">Track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Tangki</w:t>
      </w:r>
      <w:proofErr w:type="spellEnd"/>
      <w:r>
        <w:t xml:space="preserve"> Air</w:t>
      </w:r>
    </w:p>
    <w:p w14:paraId="09ABD855" w14:textId="28639802" w:rsidR="000D7363" w:rsidRDefault="000D7363" w:rsidP="005F18B9">
      <w:pPr>
        <w:pStyle w:val="ListParagraph"/>
        <w:numPr>
          <w:ilvl w:val="0"/>
          <w:numId w:val="12"/>
        </w:numPr>
        <w:spacing w:line="360" w:lineRule="auto"/>
        <w:ind w:left="15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langgan</w:t>
      </w:r>
      <w:proofErr w:type="spellEnd"/>
    </w:p>
    <w:p w14:paraId="25B0AC4A" w14:textId="77777777" w:rsidR="000D7363" w:rsidRDefault="000D7363" w:rsidP="008A59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AE1BFE2" wp14:editId="14C84D98">
            <wp:extent cx="4222800" cy="2789827"/>
            <wp:effectExtent l="0" t="0" r="635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4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2800" cy="2789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2F8D39" w14:textId="6456D508" w:rsidR="001C207F" w:rsidRPr="001C207F" w:rsidRDefault="001C207F" w:rsidP="001C207F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70" w:name="_Toc18438329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.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18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Track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langg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ngki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 (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langg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)</w:t>
      </w:r>
      <w:bookmarkEnd w:id="70"/>
    </w:p>
    <w:p w14:paraId="09689900" w14:textId="1EE36893" w:rsidR="000D7363" w:rsidRDefault="000D7363" w:rsidP="005F18B9">
      <w:pPr>
        <w:pStyle w:val="ListParagraph"/>
        <w:numPr>
          <w:ilvl w:val="0"/>
          <w:numId w:val="12"/>
        </w:numPr>
        <w:spacing w:line="360" w:lineRule="auto"/>
        <w:ind w:left="15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</w:p>
    <w:p w14:paraId="18247B27" w14:textId="68F7D2DC" w:rsidR="000D7363" w:rsidRPr="001C207F" w:rsidRDefault="000D7363" w:rsidP="001C207F">
      <w:pPr>
        <w:spacing w:line="360" w:lineRule="auto"/>
        <w:ind w:left="48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7A5AB71" wp14:editId="22FE1E7B">
            <wp:extent cx="4222800" cy="2789827"/>
            <wp:effectExtent l="0" t="0" r="635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2800" cy="2789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613C6F" w14:textId="59811C9F" w:rsidR="000D7363" w:rsidRPr="001C207F" w:rsidRDefault="001C207F" w:rsidP="001C207F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71" w:name="_Toc18438330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.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19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Track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langg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Tangki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 (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Umum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)</w:t>
      </w:r>
      <w:bookmarkEnd w:id="71"/>
    </w:p>
    <w:p w14:paraId="4559CFD1" w14:textId="08713425" w:rsidR="000D7363" w:rsidRDefault="000D7363" w:rsidP="008A59F4">
      <w:pPr>
        <w:pStyle w:val="ListParagraph"/>
        <w:spacing w:line="360" w:lineRule="auto"/>
        <w:ind w:left="1560"/>
        <w:jc w:val="both"/>
        <w:rPr>
          <w:rFonts w:ascii="Times New Roman" w:hAnsi="Times New Roman" w:cs="Times New Roman"/>
          <w:sz w:val="24"/>
          <w:szCs w:val="24"/>
        </w:rPr>
      </w:pPr>
    </w:p>
    <w:p w14:paraId="256815E0" w14:textId="59220D5A" w:rsidR="00BC7387" w:rsidRPr="00BC7387" w:rsidRDefault="000D7363" w:rsidP="005F18B9">
      <w:pPr>
        <w:pStyle w:val="Heading4"/>
        <w:numPr>
          <w:ilvl w:val="3"/>
          <w:numId w:val="37"/>
        </w:numPr>
      </w:pPr>
      <w:r w:rsidRPr="000D7363">
        <w:lastRenderedPageBreak/>
        <w:t xml:space="preserve">Track </w:t>
      </w:r>
      <w:proofErr w:type="spellStart"/>
      <w:r w:rsidRPr="000D7363">
        <w:t>Pelanggan</w:t>
      </w:r>
      <w:proofErr w:type="spellEnd"/>
      <w:r w:rsidRPr="000D7363">
        <w:t xml:space="preserve"> Meter </w:t>
      </w:r>
      <w:proofErr w:type="spellStart"/>
      <w:r w:rsidRPr="000D7363">
        <w:t>Hilang</w:t>
      </w:r>
      <w:proofErr w:type="spellEnd"/>
    </w:p>
    <w:p w14:paraId="7B9EC189" w14:textId="409F477A" w:rsidR="000D7363" w:rsidRPr="000D7363" w:rsidRDefault="000D7363" w:rsidP="008A59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DEAB3E0" wp14:editId="12A51D27">
            <wp:extent cx="4222800" cy="2789827"/>
            <wp:effectExtent l="0" t="0" r="635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2800" cy="2789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E46CC9" w14:textId="2BB1F0B6" w:rsidR="000D7363" w:rsidRPr="001C207F" w:rsidRDefault="001C207F" w:rsidP="001C207F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8"/>
          <w:szCs w:val="28"/>
        </w:rPr>
      </w:pPr>
      <w:bookmarkStart w:id="72" w:name="_Toc18438331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.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20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Track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langg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Meter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Hilang</w:t>
      </w:r>
      <w:bookmarkEnd w:id="72"/>
      <w:proofErr w:type="spellEnd"/>
    </w:p>
    <w:p w14:paraId="5FEF5F35" w14:textId="7537C74A" w:rsidR="00BC7387" w:rsidRPr="00BC7387" w:rsidRDefault="00846297" w:rsidP="005F18B9">
      <w:pPr>
        <w:pStyle w:val="Heading4"/>
        <w:numPr>
          <w:ilvl w:val="3"/>
          <w:numId w:val="37"/>
        </w:numPr>
      </w:pPr>
      <w:r>
        <w:t xml:space="preserve">Track </w:t>
      </w:r>
      <w:proofErr w:type="spellStart"/>
      <w:r>
        <w:t>Pelanggan</w:t>
      </w:r>
      <w:proofErr w:type="spellEnd"/>
      <w:r>
        <w:t xml:space="preserve"> </w:t>
      </w:r>
      <w:proofErr w:type="spellStart"/>
      <w:r>
        <w:t>Pencurian</w:t>
      </w:r>
      <w:proofErr w:type="spellEnd"/>
      <w:r>
        <w:t xml:space="preserve"> Air</w:t>
      </w:r>
    </w:p>
    <w:p w14:paraId="5BA4961B" w14:textId="77777777" w:rsidR="001C207F" w:rsidRDefault="00846297" w:rsidP="00846297">
      <w:pPr>
        <w:pStyle w:val="ListParagraph"/>
        <w:spacing w:line="24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40692CF" wp14:editId="02A67044">
            <wp:extent cx="4222800" cy="2789827"/>
            <wp:effectExtent l="0" t="0" r="635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2800" cy="2789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BEBB7C" w14:textId="69B79837" w:rsidR="00BE2433" w:rsidRPr="001C207F" w:rsidRDefault="001C207F" w:rsidP="001C207F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sz w:val="24"/>
          <w:szCs w:val="24"/>
        </w:rPr>
      </w:pPr>
      <w:bookmarkStart w:id="73" w:name="_Toc18438332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Gambar 4.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instrText xml:space="preserve"> SEQ Gambar_4 \* ARABIC </w:instrTex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 w:rsidR="00BC7387">
        <w:rPr>
          <w:rFonts w:ascii="Times New Roman" w:hAnsi="Times New Roman" w:cs="Times New Roman"/>
          <w:b/>
          <w:bCs/>
          <w:i w:val="0"/>
          <w:iCs w:val="0"/>
          <w:noProof/>
          <w:color w:val="000000" w:themeColor="text1"/>
          <w:sz w:val="20"/>
          <w:szCs w:val="20"/>
        </w:rPr>
        <w:t>21</w:t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Track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langg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</w:t>
      </w:r>
      <w:proofErr w:type="spellStart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>Pencurian</w:t>
      </w:r>
      <w:proofErr w:type="spellEnd"/>
      <w:r w:rsidRPr="001C207F">
        <w:rPr>
          <w:rFonts w:ascii="Times New Roman" w:hAnsi="Times New Roman" w:cs="Times New Roman"/>
          <w:b/>
          <w:bCs/>
          <w:i w:val="0"/>
          <w:iCs w:val="0"/>
          <w:color w:val="000000" w:themeColor="text1"/>
          <w:sz w:val="20"/>
          <w:szCs w:val="20"/>
        </w:rPr>
        <w:t xml:space="preserve"> Air</w:t>
      </w:r>
      <w:bookmarkEnd w:id="73"/>
      <w:r w:rsidR="00BE2433" w:rsidRPr="001C207F">
        <w:rPr>
          <w:rFonts w:ascii="Times New Roman" w:hAnsi="Times New Roman" w:cs="Times New Roman"/>
          <w:b/>
          <w:bCs/>
          <w:i w:val="0"/>
          <w:iCs w:val="0"/>
          <w:sz w:val="24"/>
          <w:szCs w:val="24"/>
        </w:rPr>
        <w:br w:type="page"/>
      </w:r>
    </w:p>
    <w:p w14:paraId="2B53BFA8" w14:textId="77777777" w:rsidR="00E27F6C" w:rsidRDefault="00E27F6C" w:rsidP="008324E7">
      <w:pPr>
        <w:spacing w:after="0" w:line="240" w:lineRule="auto"/>
        <w:ind w:left="426"/>
        <w:jc w:val="center"/>
        <w:rPr>
          <w:rFonts w:ascii="Times New Roman" w:hAnsi="Times New Roman" w:cs="Times New Roman"/>
          <w:b/>
          <w:bCs/>
          <w:sz w:val="28"/>
          <w:szCs w:val="28"/>
        </w:rPr>
        <w:sectPr w:rsidR="00E27F6C" w:rsidSect="00FC0B13">
          <w:headerReference w:type="default" r:id="rId51"/>
          <w:footerReference w:type="default" r:id="rId52"/>
          <w:pgSz w:w="12240" w:h="15840" w:code="1"/>
          <w:pgMar w:top="2268" w:right="1701" w:bottom="1701" w:left="2268" w:header="709" w:footer="709" w:gutter="0"/>
          <w:pgNumType w:start="11"/>
          <w:cols w:space="708"/>
          <w:docGrid w:linePitch="360"/>
        </w:sectPr>
      </w:pPr>
    </w:p>
    <w:p w14:paraId="7A75BF51" w14:textId="7CA399E4" w:rsidR="00BE2433" w:rsidRPr="008324E7" w:rsidRDefault="00BE2433" w:rsidP="00BC7387">
      <w:pPr>
        <w:pStyle w:val="Heading1"/>
      </w:pPr>
      <w:bookmarkStart w:id="74" w:name="_Toc18437320"/>
      <w:r w:rsidRPr="008324E7">
        <w:lastRenderedPageBreak/>
        <w:t>BAB V</w:t>
      </w:r>
      <w:bookmarkEnd w:id="74"/>
    </w:p>
    <w:p w14:paraId="47DF954A" w14:textId="005F2796" w:rsidR="00BE2433" w:rsidRPr="008324E7" w:rsidRDefault="00BE2433" w:rsidP="008324E7">
      <w:pPr>
        <w:spacing w:after="0" w:line="240" w:lineRule="auto"/>
        <w:ind w:left="426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8324E7">
        <w:rPr>
          <w:rFonts w:ascii="Times New Roman" w:hAnsi="Times New Roman" w:cs="Times New Roman"/>
          <w:b/>
          <w:bCs/>
          <w:sz w:val="28"/>
          <w:szCs w:val="28"/>
        </w:rPr>
        <w:t>PENUTUP</w:t>
      </w:r>
    </w:p>
    <w:p w14:paraId="5D7E5512" w14:textId="52927A7E" w:rsidR="00BE2433" w:rsidRPr="008B1943" w:rsidRDefault="00BE2433" w:rsidP="00BE2433">
      <w:pPr>
        <w:spacing w:line="24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052127C3" w14:textId="7C1DFE59" w:rsidR="00BC7387" w:rsidRPr="00BC7387" w:rsidRDefault="00BE2433" w:rsidP="005F18B9">
      <w:pPr>
        <w:pStyle w:val="Heading2"/>
        <w:numPr>
          <w:ilvl w:val="1"/>
          <w:numId w:val="31"/>
        </w:numPr>
      </w:pPr>
      <w:bookmarkStart w:id="75" w:name="_Toc18437321"/>
      <w:r w:rsidRPr="008324E7">
        <w:t>Kesimpulan</w:t>
      </w:r>
      <w:bookmarkEnd w:id="75"/>
    </w:p>
    <w:p w14:paraId="58FC3C64" w14:textId="59279653" w:rsidR="008324E7" w:rsidRDefault="008324E7" w:rsidP="00973235">
      <w:pPr>
        <w:pStyle w:val="ListParagraph"/>
        <w:spacing w:line="480" w:lineRule="auto"/>
        <w:ind w:left="786" w:firstLine="65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ri Analisa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a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ug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r>
        <w:rPr>
          <w:rFonts w:ascii="Times New Roman" w:hAnsi="Times New Roman" w:cs="Times New Roman"/>
          <w:i/>
          <w:iCs/>
          <w:sz w:val="24"/>
          <w:szCs w:val="24"/>
        </w:rPr>
        <w:t>erro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alisa </w:t>
      </w:r>
      <w:proofErr w:type="spellStart"/>
      <w:r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mpur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oftware.</w:t>
      </w:r>
    </w:p>
    <w:p w14:paraId="243F31EC" w14:textId="4AE9F3F2" w:rsidR="008324E7" w:rsidRDefault="008324E7" w:rsidP="0097323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B0B6C5A" w14:textId="0067D185" w:rsidR="00BC7387" w:rsidRPr="00BC7387" w:rsidRDefault="008324E7" w:rsidP="005F18B9">
      <w:pPr>
        <w:pStyle w:val="Heading2"/>
        <w:numPr>
          <w:ilvl w:val="1"/>
          <w:numId w:val="31"/>
        </w:numPr>
      </w:pPr>
      <w:bookmarkStart w:id="76" w:name="_Toc18437322"/>
      <w:r w:rsidRPr="008324E7">
        <w:t>Saran</w:t>
      </w:r>
      <w:bookmarkEnd w:id="76"/>
    </w:p>
    <w:p w14:paraId="26F68E3F" w14:textId="2DF878B5" w:rsidR="008324E7" w:rsidRDefault="008324E7" w:rsidP="00973235">
      <w:pPr>
        <w:pStyle w:val="ListParagraph"/>
        <w:spacing w:line="48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KP) di PDAM </w:t>
      </w:r>
      <w:proofErr w:type="spellStart"/>
      <w:r>
        <w:rPr>
          <w:rFonts w:ascii="Times New Roman" w:hAnsi="Times New Roman" w:cs="Times New Roman"/>
          <w:sz w:val="24"/>
          <w:szCs w:val="24"/>
        </w:rPr>
        <w:t>G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303B8FB9" w14:textId="4DF80EEB" w:rsidR="008324E7" w:rsidRDefault="008324E7" w:rsidP="005F18B9">
      <w:pPr>
        <w:pStyle w:val="ListParagraph"/>
        <w:numPr>
          <w:ilvl w:val="0"/>
          <w:numId w:val="3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en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KP di PDAM </w:t>
      </w:r>
      <w:proofErr w:type="spellStart"/>
      <w:r>
        <w:rPr>
          <w:rFonts w:ascii="Times New Roman" w:hAnsi="Times New Roman" w:cs="Times New Roman"/>
          <w:sz w:val="24"/>
          <w:szCs w:val="24"/>
        </w:rPr>
        <w:t>G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ng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40612F3A" w14:textId="2B799217" w:rsidR="008324E7" w:rsidRDefault="008324E7" w:rsidP="005F18B9">
      <w:pPr>
        <w:pStyle w:val="ListParagraph"/>
        <w:numPr>
          <w:ilvl w:val="0"/>
          <w:numId w:val="4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amp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KP.</w:t>
      </w:r>
    </w:p>
    <w:p w14:paraId="71E6434F" w14:textId="1C0615D1" w:rsidR="008324E7" w:rsidRDefault="008324E7" w:rsidP="005F18B9">
      <w:pPr>
        <w:pStyle w:val="ListParagraph"/>
        <w:numPr>
          <w:ilvl w:val="0"/>
          <w:numId w:val="4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KKP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p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07FA488" w14:textId="18FF4D3B" w:rsidR="008324E7" w:rsidRDefault="008324E7" w:rsidP="005F18B9">
      <w:pPr>
        <w:pStyle w:val="ListParagraph"/>
        <w:numPr>
          <w:ilvl w:val="0"/>
          <w:numId w:val="4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mp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KP.</w:t>
      </w:r>
    </w:p>
    <w:p w14:paraId="75F9E971" w14:textId="77777777" w:rsidR="00E27F6C" w:rsidRDefault="00E27F6C" w:rsidP="005F18B9">
      <w:pPr>
        <w:pStyle w:val="ListParagraph"/>
        <w:numPr>
          <w:ilvl w:val="0"/>
          <w:numId w:val="4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  <w:sectPr w:rsidR="00E27F6C" w:rsidSect="00E27F6C">
          <w:headerReference w:type="default" r:id="rId53"/>
          <w:footerReference w:type="default" r:id="rId54"/>
          <w:pgSz w:w="12240" w:h="15840" w:code="1"/>
          <w:pgMar w:top="2268" w:right="1701" w:bottom="1701" w:left="2268" w:header="709" w:footer="709" w:gutter="0"/>
          <w:pgNumType w:start="40"/>
          <w:cols w:space="708"/>
          <w:docGrid w:linePitch="360"/>
        </w:sectPr>
      </w:pPr>
    </w:p>
    <w:p w14:paraId="1542808A" w14:textId="46EC6560" w:rsidR="008324E7" w:rsidRDefault="008324E7" w:rsidP="005F18B9">
      <w:pPr>
        <w:pStyle w:val="ListParagraph"/>
        <w:numPr>
          <w:ilvl w:val="0"/>
          <w:numId w:val="40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KP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BB13B4E" w14:textId="0D4D956F" w:rsidR="008324E7" w:rsidRDefault="008324E7" w:rsidP="00973235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6A79DF" w14:textId="75E2D14F" w:rsidR="008324E7" w:rsidRPr="008324E7" w:rsidRDefault="008324E7" w:rsidP="005F18B9">
      <w:pPr>
        <w:pStyle w:val="ListParagraph"/>
        <w:numPr>
          <w:ilvl w:val="0"/>
          <w:numId w:val="39"/>
        </w:numPr>
        <w:spacing w:line="48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DAM </w:t>
      </w:r>
      <w:proofErr w:type="spellStart"/>
      <w:r>
        <w:rPr>
          <w:rFonts w:ascii="Times New Roman" w:hAnsi="Times New Roman" w:cs="Times New Roman"/>
          <w:sz w:val="24"/>
          <w:szCs w:val="24"/>
        </w:rPr>
        <w:t>G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ksim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bug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error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6AA4B1E" w14:textId="77777777" w:rsidR="00E27F6C" w:rsidRDefault="00E27F6C" w:rsidP="008324E7">
      <w:pPr>
        <w:pStyle w:val="ListParagraph"/>
        <w:spacing w:line="240" w:lineRule="auto"/>
        <w:ind w:left="1146"/>
        <w:jc w:val="center"/>
        <w:rPr>
          <w:rFonts w:ascii="Times New Roman" w:hAnsi="Times New Roman" w:cs="Times New Roman"/>
          <w:b/>
          <w:bCs/>
          <w:sz w:val="28"/>
          <w:szCs w:val="28"/>
        </w:rPr>
        <w:sectPr w:rsidR="00E27F6C" w:rsidSect="00E27F6C">
          <w:headerReference w:type="default" r:id="rId55"/>
          <w:footerReference w:type="default" r:id="rId56"/>
          <w:pgSz w:w="12240" w:h="15840" w:code="1"/>
          <w:pgMar w:top="2268" w:right="1701" w:bottom="1701" w:left="2268" w:header="709" w:footer="709" w:gutter="0"/>
          <w:pgNumType w:start="41"/>
          <w:cols w:space="708"/>
          <w:docGrid w:linePitch="360"/>
        </w:sectPr>
      </w:pPr>
    </w:p>
    <w:p w14:paraId="1984B571" w14:textId="5887A3F8" w:rsidR="008324E7" w:rsidRDefault="008324E7" w:rsidP="00BC7387">
      <w:pPr>
        <w:pStyle w:val="Heading1"/>
      </w:pPr>
      <w:bookmarkStart w:id="77" w:name="_Toc18437323"/>
      <w:r w:rsidRPr="008324E7">
        <w:lastRenderedPageBreak/>
        <w:t>DAFTAR REFERENSI</w:t>
      </w:r>
      <w:bookmarkEnd w:id="77"/>
    </w:p>
    <w:p w14:paraId="1CAC50E6" w14:textId="19A84C7E" w:rsidR="008324E7" w:rsidRDefault="008324E7" w:rsidP="008324E7">
      <w:pPr>
        <w:pStyle w:val="ListParagraph"/>
        <w:spacing w:line="240" w:lineRule="auto"/>
        <w:ind w:left="1146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5232877" w14:textId="28DBBDC5" w:rsidR="00FF0D3F" w:rsidRDefault="00FF0D3F" w:rsidP="008324E7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 w:rsidRPr="00FF0D3F">
        <w:rPr>
          <w:rFonts w:ascii="Times New Roman" w:hAnsi="Times New Roman" w:cs="Times New Roman"/>
          <w:sz w:val="24"/>
          <w:szCs w:val="24"/>
        </w:rPr>
        <w:t xml:space="preserve">Kurniawan, Yahya. 2005.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Otomatisasi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 xml:space="preserve"> Office 2003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 xml:space="preserve"> Visual Basic .NET 2005. Jakarta: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Gramedia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>.</w:t>
      </w:r>
    </w:p>
    <w:p w14:paraId="72B43FDF" w14:textId="77777777" w:rsidR="00FF0D3F" w:rsidRDefault="00FF0D3F" w:rsidP="008324E7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</w:p>
    <w:p w14:paraId="688B3571" w14:textId="50D4119B" w:rsidR="008324E7" w:rsidRDefault="008324E7" w:rsidP="008324E7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 w:rsidRPr="008324E7">
        <w:rPr>
          <w:rFonts w:ascii="Times New Roman" w:hAnsi="Times New Roman" w:cs="Times New Roman"/>
          <w:sz w:val="24"/>
          <w:szCs w:val="24"/>
        </w:rPr>
        <w:t xml:space="preserve">PDAM </w:t>
      </w:r>
      <w:proofErr w:type="spellStart"/>
      <w:r w:rsidRPr="008324E7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324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24E7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324E7">
        <w:rPr>
          <w:rFonts w:ascii="Times New Roman" w:hAnsi="Times New Roman" w:cs="Times New Roman"/>
          <w:sz w:val="24"/>
          <w:szCs w:val="24"/>
        </w:rPr>
        <w:t xml:space="preserve">: Company Profile PDAM </w:t>
      </w:r>
      <w:proofErr w:type="spellStart"/>
      <w:r w:rsidRPr="008324E7">
        <w:rPr>
          <w:rFonts w:ascii="Times New Roman" w:hAnsi="Times New Roman" w:cs="Times New Roman"/>
          <w:sz w:val="24"/>
          <w:szCs w:val="24"/>
        </w:rPr>
        <w:t>Giri</w:t>
      </w:r>
      <w:proofErr w:type="spellEnd"/>
      <w:r w:rsidRPr="008324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324E7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8324E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324E7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8324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8324E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324E7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8324E7">
        <w:rPr>
          <w:rFonts w:ascii="Times New Roman" w:hAnsi="Times New Roman" w:cs="Times New Roman"/>
          <w:sz w:val="24"/>
          <w:szCs w:val="24"/>
        </w:rPr>
        <w:t xml:space="preserve"> https://pdamgirimenang.com/file/4bf550b1a58afa6f02137bc0caa7e75f.pdf   </w:t>
      </w:r>
      <w:proofErr w:type="spellStart"/>
      <w:r w:rsidRPr="008324E7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8324E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324E7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8324E7">
        <w:rPr>
          <w:rFonts w:ascii="Times New Roman" w:hAnsi="Times New Roman" w:cs="Times New Roman"/>
          <w:sz w:val="24"/>
          <w:szCs w:val="24"/>
        </w:rPr>
        <w:t xml:space="preserve"> </w:t>
      </w:r>
      <w:r w:rsidR="00FF0D3F">
        <w:rPr>
          <w:rFonts w:ascii="Times New Roman" w:hAnsi="Times New Roman" w:cs="Times New Roman"/>
          <w:sz w:val="24"/>
          <w:szCs w:val="24"/>
        </w:rPr>
        <w:t>02</w:t>
      </w:r>
      <w:r w:rsidRPr="008324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0D3F">
        <w:rPr>
          <w:rFonts w:ascii="Times New Roman" w:hAnsi="Times New Roman" w:cs="Times New Roman"/>
          <w:sz w:val="24"/>
          <w:szCs w:val="24"/>
        </w:rPr>
        <w:t>Agustus</w:t>
      </w:r>
      <w:proofErr w:type="spellEnd"/>
      <w:r w:rsidRPr="008324E7">
        <w:rPr>
          <w:rFonts w:ascii="Times New Roman" w:hAnsi="Times New Roman" w:cs="Times New Roman"/>
          <w:sz w:val="24"/>
          <w:szCs w:val="24"/>
        </w:rPr>
        <w:t xml:space="preserve"> 2019.</w:t>
      </w:r>
    </w:p>
    <w:p w14:paraId="5558B6F6" w14:textId="60D05A50" w:rsidR="00FF0D3F" w:rsidRDefault="00FF0D3F" w:rsidP="008324E7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</w:p>
    <w:p w14:paraId="57DCAD0E" w14:textId="5C611F93" w:rsidR="00FF0D3F" w:rsidRPr="00FF0D3F" w:rsidRDefault="00FF0D3F" w:rsidP="00FF0D3F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totype.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hyperlink r:id="rId57" w:history="1">
        <w:r w:rsidRPr="00C55407">
          <w:rPr>
            <w:rStyle w:val="Hyperlink"/>
            <w:rFonts w:ascii="Times New Roman" w:hAnsi="Times New Roman" w:cs="Times New Roman"/>
            <w:sz w:val="24"/>
            <w:szCs w:val="24"/>
          </w:rPr>
          <w:t>https://www.posciety.com/pembuatan-prototype-alasan-untung-rugi/</w:t>
        </w:r>
      </w:hyperlink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1 September 2019</w:t>
      </w:r>
      <w:r w:rsidRPr="00FF0D3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5A4DF2" w14:textId="796D28CF" w:rsidR="00FF0D3F" w:rsidRDefault="00FF0D3F" w:rsidP="008324E7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</w:p>
    <w:p w14:paraId="6BC37C9E" w14:textId="15053182" w:rsidR="00FF0D3F" w:rsidRDefault="00FF0D3F" w:rsidP="008324E7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FF0D3F">
        <w:rPr>
          <w:rFonts w:ascii="Times New Roman" w:hAnsi="Times New Roman" w:cs="Times New Roman"/>
          <w:sz w:val="24"/>
          <w:szCs w:val="24"/>
        </w:rPr>
        <w:t>Universitas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Bumigora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FF0D3F">
        <w:rPr>
          <w:rFonts w:ascii="Times New Roman" w:hAnsi="Times New Roman" w:cs="Times New Roman"/>
          <w:sz w:val="24"/>
          <w:szCs w:val="24"/>
        </w:rPr>
        <w:t>Mataram:Pedoman</w:t>
      </w:r>
      <w:proofErr w:type="spellEnd"/>
      <w:proofErr w:type="gramEnd"/>
      <w:r w:rsidRPr="00FF0D3F">
        <w:rPr>
          <w:rFonts w:ascii="Times New Roman" w:hAnsi="Times New Roman" w:cs="Times New Roman"/>
          <w:sz w:val="24"/>
          <w:szCs w:val="24"/>
        </w:rPr>
        <w:t xml:space="preserve"> KKP dan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Magang.Diambil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 xml:space="preserve">: http://universitasbumigora.ac.id/.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F0D3F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FF0D3F">
        <w:rPr>
          <w:rFonts w:ascii="Times New Roman" w:hAnsi="Times New Roman" w:cs="Times New Roman"/>
          <w:sz w:val="24"/>
          <w:szCs w:val="24"/>
        </w:rPr>
        <w:t xml:space="preserve"> 0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FF0D3F">
        <w:rPr>
          <w:rFonts w:ascii="Times New Roman" w:hAnsi="Times New Roman" w:cs="Times New Roman"/>
          <w:sz w:val="24"/>
          <w:szCs w:val="24"/>
        </w:rPr>
        <w:t xml:space="preserve"> April 2019.</w:t>
      </w:r>
    </w:p>
    <w:p w14:paraId="0348F94F" w14:textId="2190FE34" w:rsidR="00FF0D3F" w:rsidRDefault="00FF0D3F" w:rsidP="008324E7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</w:p>
    <w:p w14:paraId="14DA49A2" w14:textId="43C31A07" w:rsidR="00FF0D3F" w:rsidRPr="00FF0D3F" w:rsidRDefault="00FF0D3F" w:rsidP="00FF0D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FF0D3F">
        <w:rPr>
          <w:rFonts w:ascii="Times New Roman" w:hAnsi="Times New Roman" w:cs="Times New Roman"/>
          <w:noProof/>
          <w:sz w:val="24"/>
          <w:szCs w:val="24"/>
        </w:rPr>
        <w:t xml:space="preserve">Dalam, L. D. I., &amp; Sistem, A. (n.d.). </w:t>
      </w:r>
      <w:r w:rsidRPr="00FF0D3F">
        <w:rPr>
          <w:rFonts w:ascii="Times New Roman" w:hAnsi="Times New Roman" w:cs="Times New Roman"/>
          <w:i/>
          <w:iCs/>
          <w:noProof/>
          <w:sz w:val="24"/>
          <w:szCs w:val="24"/>
        </w:rPr>
        <w:t>Analisis sistem 1.</w:t>
      </w:r>
      <w:r w:rsidRPr="00FF0D3F">
        <w:rPr>
          <w:rFonts w:ascii="Times New Roman" w:hAnsi="Times New Roman" w:cs="Times New Roman"/>
          <w:noProof/>
          <w:sz w:val="24"/>
          <w:szCs w:val="24"/>
        </w:rPr>
        <w:t xml:space="preserve"> 1–22.</w:t>
      </w:r>
    </w:p>
    <w:p w14:paraId="5274D4B4" w14:textId="106A1A5E" w:rsidR="00FF0D3F" w:rsidRDefault="00FF0D3F" w:rsidP="008324E7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48F143A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6263A2D0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313BD21D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7E1B9CCB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34F7BF82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3E2001F3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70BC46C9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1D7E9998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0500001F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72800591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518240DE" w14:textId="36A15CE7" w:rsidR="00FF0D3F" w:rsidRP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b/>
          <w:bCs/>
          <w:sz w:val="44"/>
          <w:szCs w:val="44"/>
        </w:rPr>
      </w:pPr>
      <w:r w:rsidRPr="00FF0D3F">
        <w:rPr>
          <w:rFonts w:ascii="Times New Roman" w:hAnsi="Times New Roman" w:cs="Times New Roman"/>
          <w:b/>
          <w:bCs/>
          <w:sz w:val="44"/>
          <w:szCs w:val="44"/>
        </w:rPr>
        <w:t>LAMPIRAN A</w:t>
      </w:r>
    </w:p>
    <w:p w14:paraId="5CB591CF" w14:textId="6DC2DED6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b/>
          <w:bCs/>
          <w:sz w:val="44"/>
          <w:szCs w:val="44"/>
        </w:rPr>
      </w:pPr>
      <w:r w:rsidRPr="00FF0D3F">
        <w:rPr>
          <w:rFonts w:ascii="Times New Roman" w:hAnsi="Times New Roman" w:cs="Times New Roman"/>
          <w:b/>
          <w:bCs/>
          <w:sz w:val="44"/>
          <w:szCs w:val="44"/>
        </w:rPr>
        <w:t>DOKUMENTASI KEGIATAN KKP</w:t>
      </w:r>
      <w:r>
        <w:rPr>
          <w:rFonts w:ascii="Times New Roman" w:hAnsi="Times New Roman" w:cs="Times New Roman"/>
          <w:b/>
          <w:bCs/>
          <w:sz w:val="44"/>
          <w:szCs w:val="44"/>
        </w:rPr>
        <w:br w:type="page"/>
      </w:r>
    </w:p>
    <w:p w14:paraId="67EB9853" w14:textId="77777777" w:rsidR="00FF0D3F" w:rsidRPr="00FF0D3F" w:rsidRDefault="00FF0D3F" w:rsidP="00FF0D3F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b/>
          <w:bCs/>
          <w:sz w:val="24"/>
          <w:szCs w:val="24"/>
        </w:rPr>
      </w:pPr>
    </w:p>
    <w:p w14:paraId="71BB8F8A" w14:textId="437E9665" w:rsidR="00FF0D3F" w:rsidRPr="00FF0D3F" w:rsidRDefault="00FF0D3F" w:rsidP="008324E7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b/>
          <w:bCs/>
          <w:sz w:val="24"/>
          <w:szCs w:val="24"/>
        </w:rPr>
      </w:pPr>
    </w:p>
    <w:p w14:paraId="18A37B3D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52BB9373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011476C7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091D5529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4558C775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79E8B65E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6FA93B04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4A4A06DB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14F5E9E3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391A5347" w14:textId="77777777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sz w:val="44"/>
          <w:szCs w:val="44"/>
        </w:rPr>
      </w:pPr>
    </w:p>
    <w:p w14:paraId="41F98BE8" w14:textId="4E03C425" w:rsidR="00FF0D3F" w:rsidRP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b/>
          <w:bCs/>
          <w:sz w:val="44"/>
          <w:szCs w:val="44"/>
        </w:rPr>
      </w:pPr>
      <w:r w:rsidRPr="00FF0D3F">
        <w:rPr>
          <w:rFonts w:ascii="Times New Roman" w:hAnsi="Times New Roman" w:cs="Times New Roman"/>
          <w:b/>
          <w:bCs/>
          <w:sz w:val="44"/>
          <w:szCs w:val="44"/>
        </w:rPr>
        <w:t xml:space="preserve">LAMPIRAN </w:t>
      </w:r>
      <w:r>
        <w:rPr>
          <w:rFonts w:ascii="Times New Roman" w:hAnsi="Times New Roman" w:cs="Times New Roman"/>
          <w:b/>
          <w:bCs/>
          <w:sz w:val="44"/>
          <w:szCs w:val="44"/>
        </w:rPr>
        <w:t>B</w:t>
      </w:r>
    </w:p>
    <w:p w14:paraId="6A5C84DE" w14:textId="090C262C" w:rsidR="00FF0D3F" w:rsidRDefault="00FF0D3F" w:rsidP="00FF0D3F">
      <w:pPr>
        <w:pStyle w:val="ListParagraph"/>
        <w:spacing w:line="240" w:lineRule="auto"/>
        <w:ind w:left="567" w:hanging="567"/>
        <w:jc w:val="center"/>
        <w:rPr>
          <w:rFonts w:ascii="Times New Roman" w:hAnsi="Times New Roman" w:cs="Times New Roman"/>
          <w:b/>
          <w:bCs/>
          <w:sz w:val="44"/>
          <w:szCs w:val="44"/>
        </w:rPr>
      </w:pPr>
      <w:r>
        <w:rPr>
          <w:rFonts w:ascii="Times New Roman" w:hAnsi="Times New Roman" w:cs="Times New Roman"/>
          <w:b/>
          <w:bCs/>
          <w:sz w:val="44"/>
          <w:szCs w:val="44"/>
        </w:rPr>
        <w:t>KARTU KEGIATAN KKP</w:t>
      </w:r>
      <w:r>
        <w:rPr>
          <w:rFonts w:ascii="Times New Roman" w:hAnsi="Times New Roman" w:cs="Times New Roman"/>
          <w:b/>
          <w:bCs/>
          <w:sz w:val="44"/>
          <w:szCs w:val="44"/>
        </w:rPr>
        <w:br w:type="page"/>
      </w:r>
    </w:p>
    <w:p w14:paraId="322120BB" w14:textId="77777777" w:rsidR="00FF0D3F" w:rsidRPr="008324E7" w:rsidRDefault="00FF0D3F" w:rsidP="00FF0D3F">
      <w:pPr>
        <w:pStyle w:val="ListParagraph"/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</w:rPr>
      </w:pPr>
    </w:p>
    <w:sectPr w:rsidR="00FF0D3F" w:rsidRPr="008324E7" w:rsidSect="00E27F6C">
      <w:headerReference w:type="default" r:id="rId58"/>
      <w:pgSz w:w="12240" w:h="15840" w:code="1"/>
      <w:pgMar w:top="2268" w:right="1701" w:bottom="1701" w:left="2268" w:header="709" w:footer="709" w:gutter="0"/>
      <w:pgNumType w:start="4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3A8520D" w14:textId="77777777" w:rsidR="0053247A" w:rsidRDefault="0053247A" w:rsidP="00085851">
      <w:pPr>
        <w:spacing w:after="0" w:line="240" w:lineRule="auto"/>
      </w:pPr>
      <w:r>
        <w:separator/>
      </w:r>
    </w:p>
  </w:endnote>
  <w:endnote w:type="continuationSeparator" w:id="0">
    <w:p w14:paraId="68FA84BE" w14:textId="77777777" w:rsidR="0053247A" w:rsidRDefault="0053247A" w:rsidP="000858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0E1130" w14:textId="48BAFD96" w:rsidR="008A7C02" w:rsidRDefault="008A7C02">
    <w:pPr>
      <w:pStyle w:val="Footer"/>
      <w:jc w:val="right"/>
    </w:pPr>
  </w:p>
  <w:p w14:paraId="174FE3DF" w14:textId="77777777" w:rsidR="008A7C02" w:rsidRDefault="008A7C02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CEBE9C9" w14:textId="0FC79642" w:rsidR="008A7C02" w:rsidRDefault="008A7C02">
    <w:pPr>
      <w:pStyle w:val="Footer"/>
      <w:jc w:val="center"/>
    </w:pPr>
  </w:p>
  <w:p w14:paraId="3174B430" w14:textId="77777777" w:rsidR="008A7C02" w:rsidRDefault="008A7C02">
    <w:pPr>
      <w:pStyle w:val="Footer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55353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FB90DD" w14:textId="40E15481" w:rsidR="008A7C02" w:rsidRDefault="008A7C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126FFB3" w14:textId="77777777" w:rsidR="008A7C02" w:rsidRDefault="008A7C02">
    <w:pPr>
      <w:pStyle w:val="Foo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0D36C9" w14:textId="77777777" w:rsidR="008A7C02" w:rsidRDefault="008A7C0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6768318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918A19D" w14:textId="495B36CC" w:rsidR="008A7C02" w:rsidRDefault="008A7C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AAED54E" w14:textId="77777777" w:rsidR="008A7C02" w:rsidRDefault="008A7C0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414408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273DA01" w14:textId="4B871A97" w:rsidR="008A7C02" w:rsidRDefault="008A7C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2F703DE" w14:textId="77777777" w:rsidR="008A7C02" w:rsidRDefault="008A7C02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0765F3" w14:textId="51BEB22A" w:rsidR="008A7C02" w:rsidRDefault="008A7C02">
    <w:pPr>
      <w:pStyle w:val="Footer"/>
      <w:jc w:val="center"/>
    </w:pPr>
  </w:p>
  <w:p w14:paraId="6EDECAA1" w14:textId="77777777" w:rsidR="008A7C02" w:rsidRDefault="008A7C02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5123834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5FB5A0F" w14:textId="7AC19D43" w:rsidR="008A7C02" w:rsidRDefault="008A7C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4B3062A" w14:textId="77777777" w:rsidR="008A7C02" w:rsidRDefault="008A7C02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9502686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69253FF" w14:textId="70D07D21" w:rsidR="008A7C02" w:rsidRDefault="008A7C02">
        <w:pPr>
          <w:pStyle w:val="Footer"/>
          <w:jc w:val="center"/>
        </w:pPr>
      </w:p>
    </w:sdtContent>
  </w:sdt>
  <w:p w14:paraId="6942CDF1" w14:textId="77777777" w:rsidR="008A7C02" w:rsidRDefault="008A7C02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1825224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E12BF9C" w14:textId="77777777" w:rsidR="008A7C02" w:rsidRDefault="008A7C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04DB138" w14:textId="77777777" w:rsidR="008A7C02" w:rsidRDefault="008A7C02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4A78FA" w14:textId="1A1E4DB5" w:rsidR="008A7C02" w:rsidRDefault="008A7C02">
    <w:pPr>
      <w:pStyle w:val="Footer"/>
      <w:jc w:val="center"/>
    </w:pPr>
  </w:p>
  <w:p w14:paraId="3359B6D0" w14:textId="77777777" w:rsidR="008A7C02" w:rsidRDefault="008A7C02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393549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B4D8E3F" w14:textId="04516FC0" w:rsidR="008A7C02" w:rsidRDefault="008A7C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BF3A8D5" w14:textId="77777777" w:rsidR="008A7C02" w:rsidRDefault="008A7C0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877C1C" w14:textId="77777777" w:rsidR="0053247A" w:rsidRDefault="0053247A" w:rsidP="00085851">
      <w:pPr>
        <w:spacing w:after="0" w:line="240" w:lineRule="auto"/>
      </w:pPr>
      <w:r>
        <w:separator/>
      </w:r>
    </w:p>
  </w:footnote>
  <w:footnote w:type="continuationSeparator" w:id="0">
    <w:p w14:paraId="2EDF8BB5" w14:textId="77777777" w:rsidR="0053247A" w:rsidRDefault="0053247A" w:rsidP="00085851">
      <w:pPr>
        <w:spacing w:after="0" w:line="240" w:lineRule="auto"/>
      </w:pPr>
      <w:r>
        <w:continuationSeparator/>
      </w:r>
    </w:p>
  </w:footnote>
  <w:footnote w:id="1">
    <w:p w14:paraId="12A4BF10" w14:textId="473510AD" w:rsidR="008A7C02" w:rsidRDefault="008A7C02">
      <w:pPr>
        <w:pStyle w:val="FootnoteText"/>
      </w:pPr>
      <w:r>
        <w:rPr>
          <w:rStyle w:val="FootnoteReference"/>
        </w:rPr>
        <w:footnoteRef/>
      </w:r>
      <w:r>
        <w:t xml:space="preserve"> Sumber PDAM Giri Menang 2018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D5BCD9" w14:textId="737E264E" w:rsidR="008A7C02" w:rsidRDefault="008A7C02">
    <w:pPr>
      <w:pStyle w:val="Header"/>
    </w:pPr>
    <w:r>
      <w:rPr>
        <w:noProof/>
      </w:rPr>
      <w:drawing>
        <wp:anchor distT="0" distB="0" distL="0" distR="0" simplePos="0" relativeHeight="251659264" behindDoc="1" locked="0" layoutInCell="1" allowOverlap="1" wp14:anchorId="49906EA7" wp14:editId="78DCF31F">
          <wp:simplePos x="0" y="0"/>
          <wp:positionH relativeFrom="page">
            <wp:posOffset>1238162</wp:posOffset>
          </wp:positionH>
          <wp:positionV relativeFrom="paragraph">
            <wp:posOffset>-330186</wp:posOffset>
          </wp:positionV>
          <wp:extent cx="5862072" cy="1122997"/>
          <wp:effectExtent l="0" t="0" r="0" b="0"/>
          <wp:wrapTopAndBottom/>
          <wp:docPr id="10" name="image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4" name="image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5862072" cy="1122997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5761562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B181C1D" w14:textId="77777777" w:rsidR="008A7C02" w:rsidRDefault="008A7C0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6FB571A" w14:textId="77777777" w:rsidR="008A7C02" w:rsidRDefault="008A7C02">
    <w:pPr>
      <w:pStyle w:val="Header"/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D3F5CC" w14:textId="32BB8E1E" w:rsidR="008A7C02" w:rsidRDefault="008A7C02">
    <w:pPr>
      <w:pStyle w:val="Header"/>
      <w:jc w:val="right"/>
    </w:pPr>
  </w:p>
  <w:p w14:paraId="2F895054" w14:textId="77777777" w:rsidR="008A7C02" w:rsidRDefault="008A7C02">
    <w:pPr>
      <w:pStyle w:val="Header"/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81954312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E0C60FA" w14:textId="77777777" w:rsidR="008A7C02" w:rsidRDefault="008A7C0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BF111B8" w14:textId="77777777" w:rsidR="008A7C02" w:rsidRDefault="008A7C02">
    <w:pPr>
      <w:pStyle w:val="Header"/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9149801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C3AAE8E" w14:textId="75688699" w:rsidR="008A7C02" w:rsidRDefault="008A7C02">
        <w:pPr>
          <w:pStyle w:val="Header"/>
          <w:jc w:val="right"/>
        </w:pPr>
      </w:p>
    </w:sdtContent>
  </w:sdt>
  <w:p w14:paraId="42472A8B" w14:textId="77777777" w:rsidR="008A7C02" w:rsidRDefault="008A7C02">
    <w:pPr>
      <w:pStyle w:val="Header"/>
    </w:pP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9420394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5E6855E" w14:textId="77777777" w:rsidR="008A7C02" w:rsidRDefault="008A7C0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7975F68" w14:textId="77777777" w:rsidR="008A7C02" w:rsidRDefault="008A7C02">
    <w:pPr>
      <w:pStyle w:val="Header"/>
    </w:pPr>
  </w:p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2BD957" w14:textId="541E3C0F" w:rsidR="008A7C02" w:rsidRDefault="008A7C02">
    <w:pPr>
      <w:pStyle w:val="Header"/>
      <w:jc w:val="right"/>
    </w:pPr>
  </w:p>
  <w:p w14:paraId="463DBF43" w14:textId="77777777" w:rsidR="008A7C02" w:rsidRDefault="008A7C0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D6B973" w14:textId="4F10165B" w:rsidR="008A7C02" w:rsidRDefault="008A7C0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55E160" w14:textId="77777777" w:rsidR="008A7C02" w:rsidRDefault="008A7C02">
    <w:pPr>
      <w:pStyle w:val="Header"/>
    </w:pPr>
    <w:r>
      <w:rPr>
        <w:noProof/>
      </w:rPr>
      <w:drawing>
        <wp:anchor distT="0" distB="0" distL="0" distR="0" simplePos="0" relativeHeight="251661312" behindDoc="1" locked="0" layoutInCell="1" allowOverlap="1" wp14:anchorId="0EB3EB08" wp14:editId="4CD546B1">
          <wp:simplePos x="0" y="0"/>
          <wp:positionH relativeFrom="margin">
            <wp:align>center</wp:align>
          </wp:positionH>
          <wp:positionV relativeFrom="paragraph">
            <wp:posOffset>-330186</wp:posOffset>
          </wp:positionV>
          <wp:extent cx="5862072" cy="1122997"/>
          <wp:effectExtent l="0" t="0" r="5715" b="1270"/>
          <wp:wrapTopAndBottom/>
          <wp:docPr id="25" name="image8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4" name="image8.png"/>
                  <pic:cNvPicPr/>
                </pic:nvPicPr>
                <pic:blipFill>
                  <a:blip r:embed="rId1" cstate="print"/>
                  <a:stretch>
                    <a:fillRect/>
                  </a:stretch>
                </pic:blipFill>
                <pic:spPr>
                  <a:xfrm>
                    <a:off x="0" y="0"/>
                    <a:ext cx="5862072" cy="1122997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5FDCA1" w14:textId="4C393289" w:rsidR="008A7C02" w:rsidRDefault="008A7C02">
    <w:pPr>
      <w:pStyle w:val="Header"/>
      <w:jc w:val="right"/>
    </w:pPr>
  </w:p>
  <w:p w14:paraId="79078937" w14:textId="77777777" w:rsidR="008A7C02" w:rsidRDefault="008A7C02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8401384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69C63D6" w14:textId="30D9376A" w:rsidR="008A7C02" w:rsidRDefault="008A7C02">
        <w:pPr>
          <w:pStyle w:val="Header"/>
          <w:jc w:val="right"/>
        </w:pPr>
      </w:p>
    </w:sdtContent>
  </w:sdt>
  <w:p w14:paraId="45AF2C32" w14:textId="77777777" w:rsidR="008A7C02" w:rsidRDefault="008A7C02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1329350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E61446B" w14:textId="77777777" w:rsidR="008A7C02" w:rsidRDefault="008A7C0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48A833A" w14:textId="77777777" w:rsidR="008A7C02" w:rsidRDefault="008A7C02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3865840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E6F5C66" w14:textId="103E4EBA" w:rsidR="008A7C02" w:rsidRDefault="008A7C02">
        <w:pPr>
          <w:pStyle w:val="Header"/>
          <w:jc w:val="right"/>
        </w:pPr>
      </w:p>
    </w:sdtContent>
  </w:sdt>
  <w:p w14:paraId="439314D1" w14:textId="77777777" w:rsidR="008A7C02" w:rsidRDefault="008A7C02">
    <w:pPr>
      <w:pStyle w:val="Header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4546491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FE4BD67" w14:textId="77777777" w:rsidR="008A7C02" w:rsidRDefault="008A7C02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542D6FC" w14:textId="77777777" w:rsidR="008A7C02" w:rsidRDefault="008A7C02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13D0AC" w14:textId="56E15F08" w:rsidR="008A7C02" w:rsidRDefault="008A7C02">
    <w:pPr>
      <w:pStyle w:val="Header"/>
      <w:jc w:val="right"/>
    </w:pPr>
  </w:p>
  <w:p w14:paraId="6A39266E" w14:textId="77777777" w:rsidR="008A7C02" w:rsidRDefault="008A7C0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59792B"/>
    <w:multiLevelType w:val="hybridMultilevel"/>
    <w:tmpl w:val="ABDE0CB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844357"/>
    <w:multiLevelType w:val="hybridMultilevel"/>
    <w:tmpl w:val="25FA624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FC38DE"/>
    <w:multiLevelType w:val="multilevel"/>
    <w:tmpl w:val="8988B26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8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06326C53"/>
    <w:multiLevelType w:val="hybridMultilevel"/>
    <w:tmpl w:val="A3D48F88"/>
    <w:lvl w:ilvl="0" w:tplc="8BDA9C52">
      <w:start w:val="1"/>
      <w:numFmt w:val="lowerLetter"/>
      <w:lvlText w:val="%1."/>
      <w:lvlJc w:val="left"/>
      <w:pPr>
        <w:ind w:left="150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26" w:hanging="360"/>
      </w:pPr>
    </w:lvl>
    <w:lvl w:ilvl="2" w:tplc="3809001B" w:tentative="1">
      <w:start w:val="1"/>
      <w:numFmt w:val="lowerRoman"/>
      <w:lvlText w:val="%3."/>
      <w:lvlJc w:val="right"/>
      <w:pPr>
        <w:ind w:left="2946" w:hanging="180"/>
      </w:pPr>
    </w:lvl>
    <w:lvl w:ilvl="3" w:tplc="3809000F" w:tentative="1">
      <w:start w:val="1"/>
      <w:numFmt w:val="decimal"/>
      <w:lvlText w:val="%4."/>
      <w:lvlJc w:val="left"/>
      <w:pPr>
        <w:ind w:left="3666" w:hanging="360"/>
      </w:pPr>
    </w:lvl>
    <w:lvl w:ilvl="4" w:tplc="38090019" w:tentative="1">
      <w:start w:val="1"/>
      <w:numFmt w:val="lowerLetter"/>
      <w:lvlText w:val="%5."/>
      <w:lvlJc w:val="left"/>
      <w:pPr>
        <w:ind w:left="4386" w:hanging="360"/>
      </w:pPr>
    </w:lvl>
    <w:lvl w:ilvl="5" w:tplc="3809001B" w:tentative="1">
      <w:start w:val="1"/>
      <w:numFmt w:val="lowerRoman"/>
      <w:lvlText w:val="%6."/>
      <w:lvlJc w:val="right"/>
      <w:pPr>
        <w:ind w:left="5106" w:hanging="180"/>
      </w:pPr>
    </w:lvl>
    <w:lvl w:ilvl="6" w:tplc="3809000F" w:tentative="1">
      <w:start w:val="1"/>
      <w:numFmt w:val="decimal"/>
      <w:lvlText w:val="%7."/>
      <w:lvlJc w:val="left"/>
      <w:pPr>
        <w:ind w:left="5826" w:hanging="360"/>
      </w:pPr>
    </w:lvl>
    <w:lvl w:ilvl="7" w:tplc="38090019" w:tentative="1">
      <w:start w:val="1"/>
      <w:numFmt w:val="lowerLetter"/>
      <w:lvlText w:val="%8."/>
      <w:lvlJc w:val="left"/>
      <w:pPr>
        <w:ind w:left="6546" w:hanging="360"/>
      </w:pPr>
    </w:lvl>
    <w:lvl w:ilvl="8" w:tplc="38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4" w15:restartNumberingAfterBreak="0">
    <w:nsid w:val="082A6B60"/>
    <w:multiLevelType w:val="hybridMultilevel"/>
    <w:tmpl w:val="0F72D34E"/>
    <w:lvl w:ilvl="0" w:tplc="C37AAD84">
      <w:start w:val="1"/>
      <w:numFmt w:val="decimal"/>
      <w:lvlText w:val="%1."/>
      <w:lvlJc w:val="left"/>
      <w:pPr>
        <w:ind w:left="206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781" w:hanging="360"/>
      </w:pPr>
    </w:lvl>
    <w:lvl w:ilvl="2" w:tplc="3809001B" w:tentative="1">
      <w:start w:val="1"/>
      <w:numFmt w:val="lowerRoman"/>
      <w:lvlText w:val="%3."/>
      <w:lvlJc w:val="right"/>
      <w:pPr>
        <w:ind w:left="3501" w:hanging="180"/>
      </w:pPr>
    </w:lvl>
    <w:lvl w:ilvl="3" w:tplc="3809000F" w:tentative="1">
      <w:start w:val="1"/>
      <w:numFmt w:val="decimal"/>
      <w:lvlText w:val="%4."/>
      <w:lvlJc w:val="left"/>
      <w:pPr>
        <w:ind w:left="4221" w:hanging="360"/>
      </w:pPr>
    </w:lvl>
    <w:lvl w:ilvl="4" w:tplc="38090019" w:tentative="1">
      <w:start w:val="1"/>
      <w:numFmt w:val="lowerLetter"/>
      <w:lvlText w:val="%5."/>
      <w:lvlJc w:val="left"/>
      <w:pPr>
        <w:ind w:left="4941" w:hanging="360"/>
      </w:pPr>
    </w:lvl>
    <w:lvl w:ilvl="5" w:tplc="3809001B" w:tentative="1">
      <w:start w:val="1"/>
      <w:numFmt w:val="lowerRoman"/>
      <w:lvlText w:val="%6."/>
      <w:lvlJc w:val="right"/>
      <w:pPr>
        <w:ind w:left="5661" w:hanging="180"/>
      </w:pPr>
    </w:lvl>
    <w:lvl w:ilvl="6" w:tplc="3809000F" w:tentative="1">
      <w:start w:val="1"/>
      <w:numFmt w:val="decimal"/>
      <w:lvlText w:val="%7."/>
      <w:lvlJc w:val="left"/>
      <w:pPr>
        <w:ind w:left="6381" w:hanging="360"/>
      </w:pPr>
    </w:lvl>
    <w:lvl w:ilvl="7" w:tplc="38090019" w:tentative="1">
      <w:start w:val="1"/>
      <w:numFmt w:val="lowerLetter"/>
      <w:lvlText w:val="%8."/>
      <w:lvlJc w:val="left"/>
      <w:pPr>
        <w:ind w:left="7101" w:hanging="360"/>
      </w:pPr>
    </w:lvl>
    <w:lvl w:ilvl="8" w:tplc="3809001B" w:tentative="1">
      <w:start w:val="1"/>
      <w:numFmt w:val="lowerRoman"/>
      <w:lvlText w:val="%9."/>
      <w:lvlJc w:val="right"/>
      <w:pPr>
        <w:ind w:left="7821" w:hanging="180"/>
      </w:pPr>
    </w:lvl>
  </w:abstractNum>
  <w:abstractNum w:abstractNumId="5" w15:restartNumberingAfterBreak="0">
    <w:nsid w:val="094C5253"/>
    <w:multiLevelType w:val="multilevel"/>
    <w:tmpl w:val="70AAB790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113549F2"/>
    <w:multiLevelType w:val="multilevel"/>
    <w:tmpl w:val="1D34DE5A"/>
    <w:lvl w:ilvl="0">
      <w:start w:val="1"/>
      <w:numFmt w:val="decimal"/>
      <w:lvlText w:val="%1."/>
      <w:lvlJc w:val="left"/>
      <w:pPr>
        <w:ind w:left="2160" w:hanging="360"/>
      </w:pPr>
    </w:lvl>
    <w:lvl w:ilvl="1">
      <w:start w:val="5"/>
      <w:numFmt w:val="decimal"/>
      <w:isLgl/>
      <w:lvlText w:val="%1.%2"/>
      <w:lvlJc w:val="left"/>
      <w:pPr>
        <w:ind w:left="2460" w:hanging="66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7" w15:restartNumberingAfterBreak="0">
    <w:nsid w:val="124A4E4A"/>
    <w:multiLevelType w:val="hybridMultilevel"/>
    <w:tmpl w:val="27AC674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8A3AF6"/>
    <w:multiLevelType w:val="multilevel"/>
    <w:tmpl w:val="652223E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8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9" w15:restartNumberingAfterBreak="0">
    <w:nsid w:val="17C466F2"/>
    <w:multiLevelType w:val="hybridMultilevel"/>
    <w:tmpl w:val="77D80B2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B2A461C"/>
    <w:multiLevelType w:val="multilevel"/>
    <w:tmpl w:val="24E842E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  <w:b/>
        <w:bCs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1" w15:restartNumberingAfterBreak="0">
    <w:nsid w:val="1B3444E1"/>
    <w:multiLevelType w:val="multilevel"/>
    <w:tmpl w:val="000E6C1C"/>
    <w:lvl w:ilvl="0">
      <w:start w:val="1"/>
      <w:numFmt w:val="decimal"/>
      <w:lvlText w:val="%1."/>
      <w:lvlJc w:val="left"/>
      <w:pPr>
        <w:ind w:left="2061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2121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421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781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781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141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141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501" w:hanging="1800"/>
      </w:pPr>
      <w:rPr>
        <w:rFonts w:hint="default"/>
      </w:rPr>
    </w:lvl>
  </w:abstractNum>
  <w:abstractNum w:abstractNumId="12" w15:restartNumberingAfterBreak="0">
    <w:nsid w:val="1E3D3C1D"/>
    <w:multiLevelType w:val="multilevel"/>
    <w:tmpl w:val="E6F4C59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1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7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6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88" w:hanging="1800"/>
      </w:pPr>
      <w:rPr>
        <w:rFonts w:hint="default"/>
      </w:rPr>
    </w:lvl>
  </w:abstractNum>
  <w:abstractNum w:abstractNumId="13" w15:restartNumberingAfterBreak="0">
    <w:nsid w:val="1F3B62F1"/>
    <w:multiLevelType w:val="hybridMultilevel"/>
    <w:tmpl w:val="E260FC7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0F33B39"/>
    <w:multiLevelType w:val="multilevel"/>
    <w:tmpl w:val="090A442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1385" w:hanging="72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69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6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96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3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35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00" w:hanging="1800"/>
      </w:pPr>
      <w:rPr>
        <w:rFonts w:hint="default"/>
      </w:rPr>
    </w:lvl>
  </w:abstractNum>
  <w:abstractNum w:abstractNumId="15" w15:restartNumberingAfterBreak="0">
    <w:nsid w:val="21FC6A53"/>
    <w:multiLevelType w:val="hybridMultilevel"/>
    <w:tmpl w:val="9C64419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83360AD"/>
    <w:multiLevelType w:val="hybridMultilevel"/>
    <w:tmpl w:val="9EB2A59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E041E5B"/>
    <w:multiLevelType w:val="hybridMultilevel"/>
    <w:tmpl w:val="25CA1A9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22859DF"/>
    <w:multiLevelType w:val="hybridMultilevel"/>
    <w:tmpl w:val="9BFA727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89B3F5C"/>
    <w:multiLevelType w:val="hybridMultilevel"/>
    <w:tmpl w:val="3992F91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9936A82"/>
    <w:multiLevelType w:val="hybridMultilevel"/>
    <w:tmpl w:val="40E6288A"/>
    <w:lvl w:ilvl="0" w:tplc="BA724D00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A03512E"/>
    <w:multiLevelType w:val="hybridMultilevel"/>
    <w:tmpl w:val="AC2458F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CD6217F"/>
    <w:multiLevelType w:val="hybridMultilevel"/>
    <w:tmpl w:val="F1200EDA"/>
    <w:lvl w:ilvl="0" w:tplc="836645E6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3EC00A53"/>
    <w:multiLevelType w:val="hybridMultilevel"/>
    <w:tmpl w:val="FD72C5CE"/>
    <w:lvl w:ilvl="0" w:tplc="AF329246">
      <w:start w:val="1"/>
      <w:numFmt w:val="decimal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4" w15:restartNumberingAfterBreak="0">
    <w:nsid w:val="40CF74C7"/>
    <w:multiLevelType w:val="multilevel"/>
    <w:tmpl w:val="1B06F98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8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5" w15:restartNumberingAfterBreak="0">
    <w:nsid w:val="41EB0D77"/>
    <w:multiLevelType w:val="hybridMultilevel"/>
    <w:tmpl w:val="EB98A70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FF09F8"/>
    <w:multiLevelType w:val="multilevel"/>
    <w:tmpl w:val="4838FB72"/>
    <w:lvl w:ilvl="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2187" w:hanging="6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334" w:hanging="720"/>
      </w:pPr>
      <w:rPr>
        <w:rFonts w:hint="default"/>
      </w:rPr>
    </w:lvl>
    <w:lvl w:ilvl="3">
      <w:start w:val="4"/>
      <w:numFmt w:val="decimal"/>
      <w:isLgl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6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95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402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489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936" w:hanging="1800"/>
      </w:pPr>
      <w:rPr>
        <w:rFonts w:hint="default"/>
      </w:rPr>
    </w:lvl>
  </w:abstractNum>
  <w:abstractNum w:abstractNumId="27" w15:restartNumberingAfterBreak="0">
    <w:nsid w:val="4A93272C"/>
    <w:multiLevelType w:val="hybridMultilevel"/>
    <w:tmpl w:val="CD30638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CE116EA"/>
    <w:multiLevelType w:val="multilevel"/>
    <w:tmpl w:val="3730965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3"/>
      <w:numFmt w:val="decimal"/>
      <w:lvlText w:val="4.5.1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503242D5"/>
    <w:multiLevelType w:val="multilevel"/>
    <w:tmpl w:val="F066178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162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3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61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920" w:hanging="1800"/>
      </w:pPr>
      <w:rPr>
        <w:rFonts w:hint="default"/>
      </w:rPr>
    </w:lvl>
  </w:abstractNum>
  <w:abstractNum w:abstractNumId="30" w15:restartNumberingAfterBreak="0">
    <w:nsid w:val="5085464E"/>
    <w:multiLevelType w:val="hybridMultilevel"/>
    <w:tmpl w:val="0C2AE38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59B5CB0"/>
    <w:multiLevelType w:val="hybridMultilevel"/>
    <w:tmpl w:val="2988BFC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37D7EB7"/>
    <w:multiLevelType w:val="hybridMultilevel"/>
    <w:tmpl w:val="AECA00BC"/>
    <w:lvl w:ilvl="0" w:tplc="095C77F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3" w15:restartNumberingAfterBreak="0">
    <w:nsid w:val="657C1742"/>
    <w:multiLevelType w:val="multilevel"/>
    <w:tmpl w:val="94F61E7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2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4" w15:restartNumberingAfterBreak="0">
    <w:nsid w:val="697E426A"/>
    <w:multiLevelType w:val="hybridMultilevel"/>
    <w:tmpl w:val="CD3052DA"/>
    <w:lvl w:ilvl="0" w:tplc="3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5" w15:restartNumberingAfterBreak="0">
    <w:nsid w:val="698C5AF9"/>
    <w:multiLevelType w:val="hybridMultilevel"/>
    <w:tmpl w:val="7322402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F055530"/>
    <w:multiLevelType w:val="hybridMultilevel"/>
    <w:tmpl w:val="0B9CB1A8"/>
    <w:lvl w:ilvl="0" w:tplc="3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37" w15:restartNumberingAfterBreak="0">
    <w:nsid w:val="6FCA72BC"/>
    <w:multiLevelType w:val="hybridMultilevel"/>
    <w:tmpl w:val="20B4FA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0C62E1D"/>
    <w:multiLevelType w:val="multilevel"/>
    <w:tmpl w:val="D5BAE93C"/>
    <w:lvl w:ilvl="0">
      <w:start w:val="1"/>
      <w:numFmt w:val="decimal"/>
      <w:lvlText w:val="%1."/>
      <w:lvlJc w:val="left"/>
      <w:pPr>
        <w:ind w:left="533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713" w:hanging="54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893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893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253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253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613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613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973" w:hanging="1800"/>
      </w:pPr>
      <w:rPr>
        <w:rFonts w:hint="default"/>
      </w:rPr>
    </w:lvl>
  </w:abstractNum>
  <w:abstractNum w:abstractNumId="39" w15:restartNumberingAfterBreak="0">
    <w:nsid w:val="73CC3C04"/>
    <w:multiLevelType w:val="hybridMultilevel"/>
    <w:tmpl w:val="B77471B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46B0A61"/>
    <w:multiLevelType w:val="hybridMultilevel"/>
    <w:tmpl w:val="7666991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A0B441E"/>
    <w:multiLevelType w:val="multilevel"/>
    <w:tmpl w:val="CD2464E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2" w15:restartNumberingAfterBreak="0">
    <w:nsid w:val="7BFF3237"/>
    <w:multiLevelType w:val="hybridMultilevel"/>
    <w:tmpl w:val="21B21F18"/>
    <w:lvl w:ilvl="0" w:tplc="EECC93E4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D53355C"/>
    <w:multiLevelType w:val="hybridMultilevel"/>
    <w:tmpl w:val="440608F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3"/>
  </w:num>
  <w:num w:numId="2">
    <w:abstractNumId w:val="41"/>
  </w:num>
  <w:num w:numId="3">
    <w:abstractNumId w:val="26"/>
  </w:num>
  <w:num w:numId="4">
    <w:abstractNumId w:val="11"/>
  </w:num>
  <w:num w:numId="5">
    <w:abstractNumId w:val="6"/>
  </w:num>
  <w:num w:numId="6">
    <w:abstractNumId w:val="10"/>
  </w:num>
  <w:num w:numId="7">
    <w:abstractNumId w:val="22"/>
  </w:num>
  <w:num w:numId="8">
    <w:abstractNumId w:val="34"/>
  </w:num>
  <w:num w:numId="9">
    <w:abstractNumId w:val="16"/>
  </w:num>
  <w:num w:numId="10">
    <w:abstractNumId w:val="9"/>
  </w:num>
  <w:num w:numId="11">
    <w:abstractNumId w:val="15"/>
  </w:num>
  <w:num w:numId="12">
    <w:abstractNumId w:val="36"/>
  </w:num>
  <w:num w:numId="13">
    <w:abstractNumId w:val="29"/>
  </w:num>
  <w:num w:numId="14">
    <w:abstractNumId w:val="33"/>
  </w:num>
  <w:num w:numId="15">
    <w:abstractNumId w:val="0"/>
  </w:num>
  <w:num w:numId="16">
    <w:abstractNumId w:val="30"/>
  </w:num>
  <w:num w:numId="17">
    <w:abstractNumId w:val="31"/>
  </w:num>
  <w:num w:numId="18">
    <w:abstractNumId w:val="14"/>
  </w:num>
  <w:num w:numId="19">
    <w:abstractNumId w:val="32"/>
  </w:num>
  <w:num w:numId="20">
    <w:abstractNumId w:val="4"/>
  </w:num>
  <w:num w:numId="21">
    <w:abstractNumId w:val="40"/>
  </w:num>
  <w:num w:numId="22">
    <w:abstractNumId w:val="18"/>
  </w:num>
  <w:num w:numId="23">
    <w:abstractNumId w:val="38"/>
  </w:num>
  <w:num w:numId="24">
    <w:abstractNumId w:val="27"/>
  </w:num>
  <w:num w:numId="25">
    <w:abstractNumId w:val="37"/>
  </w:num>
  <w:num w:numId="26">
    <w:abstractNumId w:val="17"/>
  </w:num>
  <w:num w:numId="27">
    <w:abstractNumId w:val="35"/>
  </w:num>
  <w:num w:numId="28">
    <w:abstractNumId w:val="1"/>
  </w:num>
  <w:num w:numId="29">
    <w:abstractNumId w:val="39"/>
  </w:num>
  <w:num w:numId="30">
    <w:abstractNumId w:val="7"/>
  </w:num>
  <w:num w:numId="31">
    <w:abstractNumId w:val="12"/>
  </w:num>
  <w:num w:numId="32">
    <w:abstractNumId w:val="13"/>
  </w:num>
  <w:num w:numId="33">
    <w:abstractNumId w:val="19"/>
  </w:num>
  <w:num w:numId="34">
    <w:abstractNumId w:val="2"/>
  </w:num>
  <w:num w:numId="35">
    <w:abstractNumId w:val="21"/>
  </w:num>
  <w:num w:numId="36">
    <w:abstractNumId w:val="25"/>
  </w:num>
  <w:num w:numId="37">
    <w:abstractNumId w:val="24"/>
  </w:num>
  <w:num w:numId="38">
    <w:abstractNumId w:val="8"/>
  </w:num>
  <w:num w:numId="39">
    <w:abstractNumId w:val="23"/>
  </w:num>
  <w:num w:numId="40">
    <w:abstractNumId w:val="3"/>
  </w:num>
  <w:num w:numId="41">
    <w:abstractNumId w:val="42"/>
  </w:num>
  <w:num w:numId="42">
    <w:abstractNumId w:val="28"/>
  </w:num>
  <w:num w:numId="43">
    <w:abstractNumId w:val="20"/>
  </w:num>
  <w:num w:numId="44">
    <w:abstractNumId w:val="5"/>
  </w:num>
  <w:numIdMacAtCleanup w:val="4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A63BB"/>
    <w:rsid w:val="000144C1"/>
    <w:rsid w:val="00042C2A"/>
    <w:rsid w:val="000664C9"/>
    <w:rsid w:val="0006680D"/>
    <w:rsid w:val="00084329"/>
    <w:rsid w:val="00085851"/>
    <w:rsid w:val="00085979"/>
    <w:rsid w:val="000D7363"/>
    <w:rsid w:val="00102E7D"/>
    <w:rsid w:val="001045E6"/>
    <w:rsid w:val="00122465"/>
    <w:rsid w:val="00132810"/>
    <w:rsid w:val="001329BA"/>
    <w:rsid w:val="00175EE0"/>
    <w:rsid w:val="001B196B"/>
    <w:rsid w:val="001C207F"/>
    <w:rsid w:val="00225EA2"/>
    <w:rsid w:val="002307A7"/>
    <w:rsid w:val="00264FC0"/>
    <w:rsid w:val="002A63BB"/>
    <w:rsid w:val="002D28AE"/>
    <w:rsid w:val="002F7CFB"/>
    <w:rsid w:val="00302D36"/>
    <w:rsid w:val="0030516F"/>
    <w:rsid w:val="00306FBC"/>
    <w:rsid w:val="003158B2"/>
    <w:rsid w:val="00324700"/>
    <w:rsid w:val="003428AF"/>
    <w:rsid w:val="003B5974"/>
    <w:rsid w:val="003C4E3B"/>
    <w:rsid w:val="003E537B"/>
    <w:rsid w:val="003F5AB8"/>
    <w:rsid w:val="004179C5"/>
    <w:rsid w:val="00421A16"/>
    <w:rsid w:val="004443A1"/>
    <w:rsid w:val="00461A22"/>
    <w:rsid w:val="004962F3"/>
    <w:rsid w:val="004F1A61"/>
    <w:rsid w:val="0053247A"/>
    <w:rsid w:val="00561B67"/>
    <w:rsid w:val="005765CE"/>
    <w:rsid w:val="00594D0E"/>
    <w:rsid w:val="005D0A1F"/>
    <w:rsid w:val="005E65CE"/>
    <w:rsid w:val="005F18B9"/>
    <w:rsid w:val="00637130"/>
    <w:rsid w:val="006535BC"/>
    <w:rsid w:val="006661DF"/>
    <w:rsid w:val="006B2BEE"/>
    <w:rsid w:val="006D5DDC"/>
    <w:rsid w:val="00711069"/>
    <w:rsid w:val="00720BCD"/>
    <w:rsid w:val="007541CB"/>
    <w:rsid w:val="007605A7"/>
    <w:rsid w:val="00767817"/>
    <w:rsid w:val="00786304"/>
    <w:rsid w:val="00831CBE"/>
    <w:rsid w:val="008324E7"/>
    <w:rsid w:val="00836B6D"/>
    <w:rsid w:val="00846297"/>
    <w:rsid w:val="008A2BC0"/>
    <w:rsid w:val="008A2D79"/>
    <w:rsid w:val="008A59F4"/>
    <w:rsid w:val="008A7C02"/>
    <w:rsid w:val="008B1943"/>
    <w:rsid w:val="009002B6"/>
    <w:rsid w:val="00937AC7"/>
    <w:rsid w:val="0095639C"/>
    <w:rsid w:val="00957670"/>
    <w:rsid w:val="00973235"/>
    <w:rsid w:val="00993256"/>
    <w:rsid w:val="009B4239"/>
    <w:rsid w:val="009D7A15"/>
    <w:rsid w:val="009E3B25"/>
    <w:rsid w:val="00A55AE8"/>
    <w:rsid w:val="00A65DA8"/>
    <w:rsid w:val="00AB7807"/>
    <w:rsid w:val="00B228B5"/>
    <w:rsid w:val="00B35AA3"/>
    <w:rsid w:val="00B71ECC"/>
    <w:rsid w:val="00BB4ADD"/>
    <w:rsid w:val="00BC6D2E"/>
    <w:rsid w:val="00BC7387"/>
    <w:rsid w:val="00BD2E17"/>
    <w:rsid w:val="00BE2433"/>
    <w:rsid w:val="00BF19E1"/>
    <w:rsid w:val="00BF1D2A"/>
    <w:rsid w:val="00CB284A"/>
    <w:rsid w:val="00CD2F55"/>
    <w:rsid w:val="00CF3FCE"/>
    <w:rsid w:val="00CF7339"/>
    <w:rsid w:val="00D07EB9"/>
    <w:rsid w:val="00D43A95"/>
    <w:rsid w:val="00DB576B"/>
    <w:rsid w:val="00DC72C8"/>
    <w:rsid w:val="00DD0BC0"/>
    <w:rsid w:val="00E27F6C"/>
    <w:rsid w:val="00E92E99"/>
    <w:rsid w:val="00EB4D67"/>
    <w:rsid w:val="00EC068F"/>
    <w:rsid w:val="00F02B87"/>
    <w:rsid w:val="00F1233B"/>
    <w:rsid w:val="00F34402"/>
    <w:rsid w:val="00FC0B13"/>
    <w:rsid w:val="00FF0D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29C1624"/>
  <w15:chartTrackingRefBased/>
  <w15:docId w15:val="{72161EE5-EE44-4F81-8A6E-C3D01D51C9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02D36"/>
    <w:pPr>
      <w:keepNext/>
      <w:keepLines/>
      <w:spacing w:after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02D36"/>
    <w:pPr>
      <w:keepNext/>
      <w:keepLines/>
      <w:spacing w:before="120" w:after="120"/>
      <w:outlineLvl w:val="1"/>
    </w:pPr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02D36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D0A1F"/>
    <w:pPr>
      <w:keepNext/>
      <w:keepLines/>
      <w:spacing w:before="40" w:after="0"/>
      <w:outlineLvl w:val="3"/>
    </w:pPr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A63BB"/>
    <w:pPr>
      <w:ind w:left="720"/>
      <w:contextualSpacing/>
    </w:pPr>
  </w:style>
  <w:style w:type="table" w:styleId="TableGrid">
    <w:name w:val="Table Grid"/>
    <w:basedOn w:val="TableNormal"/>
    <w:uiPriority w:val="39"/>
    <w:rsid w:val="002A63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3158B2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3158B2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085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5851"/>
  </w:style>
  <w:style w:type="paragraph" w:styleId="Footer">
    <w:name w:val="footer"/>
    <w:basedOn w:val="Normal"/>
    <w:link w:val="FooterChar"/>
    <w:uiPriority w:val="99"/>
    <w:unhideWhenUsed/>
    <w:rsid w:val="000858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5851"/>
  </w:style>
  <w:style w:type="paragraph" w:styleId="FootnoteText">
    <w:name w:val="footnote text"/>
    <w:basedOn w:val="Normal"/>
    <w:link w:val="FootnoteTextChar"/>
    <w:uiPriority w:val="99"/>
    <w:semiHidden/>
    <w:unhideWhenUsed/>
    <w:rsid w:val="009B423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B423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B4239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937AC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1B196B"/>
    <w:pPr>
      <w:spacing w:after="0"/>
    </w:pPr>
  </w:style>
  <w:style w:type="character" w:styleId="UnresolvedMention">
    <w:name w:val="Unresolved Mention"/>
    <w:basedOn w:val="DefaultParagraphFont"/>
    <w:uiPriority w:val="99"/>
    <w:semiHidden/>
    <w:unhideWhenUsed/>
    <w:rsid w:val="00FF0D3F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302D36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02D36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02D36"/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5D0A1F"/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BC7387"/>
    <w:pPr>
      <w:spacing w:before="240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BC7387"/>
    <w:pPr>
      <w:tabs>
        <w:tab w:val="right" w:leader="dot" w:pos="8261"/>
      </w:tabs>
      <w:spacing w:after="100" w:line="240" w:lineRule="auto"/>
    </w:pPr>
    <w:rPr>
      <w:rFonts w:ascii="Times New Roman" w:hAnsi="Times New Roman" w:cs="Times New Roman"/>
      <w:b/>
      <w:bCs/>
      <w:noProof/>
      <w:color w:val="000000" w:themeColor="text1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BC738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C7387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footer" Target="footer4.xml"/><Relationship Id="rId26" Type="http://schemas.openxmlformats.org/officeDocument/2006/relationships/header" Target="header10.xml"/><Relationship Id="rId39" Type="http://schemas.openxmlformats.org/officeDocument/2006/relationships/image" Target="media/image13.png"/><Relationship Id="rId21" Type="http://schemas.openxmlformats.org/officeDocument/2006/relationships/image" Target="media/image3.jpg"/><Relationship Id="rId34" Type="http://schemas.openxmlformats.org/officeDocument/2006/relationships/image" Target="media/image8.png"/><Relationship Id="rId42" Type="http://schemas.openxmlformats.org/officeDocument/2006/relationships/image" Target="media/image16.png"/><Relationship Id="rId47" Type="http://schemas.openxmlformats.org/officeDocument/2006/relationships/image" Target="media/image21.png"/><Relationship Id="rId50" Type="http://schemas.openxmlformats.org/officeDocument/2006/relationships/image" Target="media/image24.png"/><Relationship Id="rId55" Type="http://schemas.openxmlformats.org/officeDocument/2006/relationships/header" Target="header14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9" Type="http://schemas.openxmlformats.org/officeDocument/2006/relationships/footer" Target="footer9.xml"/><Relationship Id="rId11" Type="http://schemas.openxmlformats.org/officeDocument/2006/relationships/header" Target="header2.xml"/><Relationship Id="rId24" Type="http://schemas.openxmlformats.org/officeDocument/2006/relationships/header" Target="header9.xml"/><Relationship Id="rId32" Type="http://schemas.openxmlformats.org/officeDocument/2006/relationships/image" Target="media/image6.png"/><Relationship Id="rId37" Type="http://schemas.openxmlformats.org/officeDocument/2006/relationships/image" Target="media/image11.png"/><Relationship Id="rId40" Type="http://schemas.openxmlformats.org/officeDocument/2006/relationships/image" Target="media/image14.png"/><Relationship Id="rId45" Type="http://schemas.openxmlformats.org/officeDocument/2006/relationships/image" Target="media/image19.png"/><Relationship Id="rId53" Type="http://schemas.openxmlformats.org/officeDocument/2006/relationships/header" Target="header13.xml"/><Relationship Id="rId58" Type="http://schemas.openxmlformats.org/officeDocument/2006/relationships/header" Target="header15.xml"/><Relationship Id="rId5" Type="http://schemas.openxmlformats.org/officeDocument/2006/relationships/webSettings" Target="webSettings.xml"/><Relationship Id="rId19" Type="http://schemas.openxmlformats.org/officeDocument/2006/relationships/header" Target="header7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4.xml"/><Relationship Id="rId22" Type="http://schemas.openxmlformats.org/officeDocument/2006/relationships/header" Target="header8.xml"/><Relationship Id="rId27" Type="http://schemas.openxmlformats.org/officeDocument/2006/relationships/footer" Target="footer8.xml"/><Relationship Id="rId30" Type="http://schemas.openxmlformats.org/officeDocument/2006/relationships/image" Target="media/image4.png"/><Relationship Id="rId35" Type="http://schemas.openxmlformats.org/officeDocument/2006/relationships/image" Target="media/image9.png"/><Relationship Id="rId43" Type="http://schemas.openxmlformats.org/officeDocument/2006/relationships/image" Target="media/image17.png"/><Relationship Id="rId48" Type="http://schemas.openxmlformats.org/officeDocument/2006/relationships/image" Target="media/image22.png"/><Relationship Id="rId56" Type="http://schemas.openxmlformats.org/officeDocument/2006/relationships/footer" Target="footer12.xml"/><Relationship Id="rId8" Type="http://schemas.openxmlformats.org/officeDocument/2006/relationships/image" Target="media/image1.png"/><Relationship Id="rId51" Type="http://schemas.openxmlformats.org/officeDocument/2006/relationships/header" Target="header12.xml"/><Relationship Id="rId3" Type="http://schemas.openxmlformats.org/officeDocument/2006/relationships/styles" Target="styles.xml"/><Relationship Id="rId12" Type="http://schemas.openxmlformats.org/officeDocument/2006/relationships/footer" Target="footer2.xml"/><Relationship Id="rId17" Type="http://schemas.openxmlformats.org/officeDocument/2006/relationships/header" Target="header6.xml"/><Relationship Id="rId25" Type="http://schemas.openxmlformats.org/officeDocument/2006/relationships/footer" Target="footer7.xml"/><Relationship Id="rId33" Type="http://schemas.openxmlformats.org/officeDocument/2006/relationships/image" Target="media/image7.png"/><Relationship Id="rId38" Type="http://schemas.openxmlformats.org/officeDocument/2006/relationships/image" Target="media/image12.png"/><Relationship Id="rId46" Type="http://schemas.openxmlformats.org/officeDocument/2006/relationships/image" Target="media/image20.png"/><Relationship Id="rId59" Type="http://schemas.openxmlformats.org/officeDocument/2006/relationships/fontTable" Target="fontTable.xml"/><Relationship Id="rId20" Type="http://schemas.openxmlformats.org/officeDocument/2006/relationships/footer" Target="footer5.xml"/><Relationship Id="rId41" Type="http://schemas.openxmlformats.org/officeDocument/2006/relationships/image" Target="media/image15.png"/><Relationship Id="rId54" Type="http://schemas.openxmlformats.org/officeDocument/2006/relationships/footer" Target="footer1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eader" Target="header5.xml"/><Relationship Id="rId23" Type="http://schemas.openxmlformats.org/officeDocument/2006/relationships/footer" Target="footer6.xml"/><Relationship Id="rId28" Type="http://schemas.openxmlformats.org/officeDocument/2006/relationships/header" Target="header11.xml"/><Relationship Id="rId36" Type="http://schemas.openxmlformats.org/officeDocument/2006/relationships/image" Target="media/image10.png"/><Relationship Id="rId49" Type="http://schemas.openxmlformats.org/officeDocument/2006/relationships/image" Target="media/image23.png"/><Relationship Id="rId57" Type="http://schemas.openxmlformats.org/officeDocument/2006/relationships/hyperlink" Target="https://www.posciety.com/pembuatan-prototype-alasan-untung-rugi/" TargetMode="External"/><Relationship Id="rId10" Type="http://schemas.openxmlformats.org/officeDocument/2006/relationships/header" Target="header1.xml"/><Relationship Id="rId31" Type="http://schemas.openxmlformats.org/officeDocument/2006/relationships/image" Target="media/image5.png"/><Relationship Id="rId44" Type="http://schemas.openxmlformats.org/officeDocument/2006/relationships/image" Target="media/image18.png"/><Relationship Id="rId52" Type="http://schemas.openxmlformats.org/officeDocument/2006/relationships/footer" Target="footer10.xml"/><Relationship Id="rId60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B1292C-35D8-4A09-BF53-F8681440D2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53</Pages>
  <Words>7693</Words>
  <Characters>43853</Characters>
  <Application>Microsoft Office Word</Application>
  <DocSecurity>0</DocSecurity>
  <Lines>365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4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dho Hansyah</dc:creator>
  <cp:keywords/>
  <dc:description/>
  <cp:lastModifiedBy>Ridho Hansyah</cp:lastModifiedBy>
  <cp:revision>7</cp:revision>
  <dcterms:created xsi:type="dcterms:W3CDTF">2019-09-03T12:46:00Z</dcterms:created>
  <dcterms:modified xsi:type="dcterms:W3CDTF">2019-09-03T1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8b0c3af-01fa-353c-9f54-acbbe8b15ca8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chicago-note-bibliography</vt:lpwstr>
  </property>
  <property fmtid="{D5CDD505-2E9C-101B-9397-08002B2CF9AE}" pid="16" name="Mendeley Recent Style Name 5_1">
    <vt:lpwstr>Chicago Manual of Style 17th edition (no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0th edition - Harvard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